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27F87" w:rsidRPr="00E36FDE" w:rsidRDefault="00527F87">
      <w:pPr>
        <w:rPr>
          <w:rFonts w:ascii="Times New Roman" w:hAnsi="Times New Roman" w:cs="Times New Roman"/>
          <w:b/>
          <w:sz w:val="24"/>
          <w:szCs w:val="24"/>
        </w:rPr>
      </w:pPr>
      <w:r w:rsidRPr="00121B62">
        <w:rPr>
          <w:rFonts w:ascii="Times New Roman" w:hAnsi="Times New Roman" w:cs="Times New Roman"/>
          <w:b/>
          <w:sz w:val="24"/>
          <w:szCs w:val="24"/>
        </w:rPr>
        <w:t>Trends in HRT us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80"/>
        <w:gridCol w:w="3081"/>
        <w:gridCol w:w="3081"/>
      </w:tblGrid>
      <w:tr w:rsidR="00527F87" w:rsidTr="00527F87">
        <w:tc>
          <w:tcPr>
            <w:tcW w:w="3080" w:type="dxa"/>
          </w:tcPr>
          <w:p w:rsidR="00F17A21" w:rsidRPr="00BB681E" w:rsidRDefault="00527F87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Country</w:t>
            </w:r>
          </w:p>
          <w:p w:rsidR="00F17A21" w:rsidRPr="00BB681E" w:rsidRDefault="003619BE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Population</w:t>
            </w:r>
          </w:p>
          <w:p w:rsidR="00527F87" w:rsidRPr="00BB681E" w:rsidRDefault="00F17A21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Age-range</w:t>
            </w:r>
          </w:p>
        </w:tc>
        <w:tc>
          <w:tcPr>
            <w:tcW w:w="3081" w:type="dxa"/>
          </w:tcPr>
          <w:p w:rsidR="00527F87" w:rsidRPr="00BB681E" w:rsidRDefault="00527F87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HRT use</w:t>
            </w:r>
          </w:p>
        </w:tc>
        <w:tc>
          <w:tcPr>
            <w:tcW w:w="3081" w:type="dxa"/>
          </w:tcPr>
          <w:p w:rsidR="00527F87" w:rsidRPr="00BB681E" w:rsidRDefault="00527F87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Reference</w:t>
            </w:r>
            <w:r w:rsidR="003619BE"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s</w:t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ustralia</w:t>
            </w:r>
          </w:p>
          <w:p w:rsidR="00305BF7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pulation-based survey</w:t>
            </w:r>
          </w:p>
          <w:p w:rsidR="00BB681E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 years and older</w:t>
            </w:r>
          </w:p>
        </w:tc>
        <w:tc>
          <w:tcPr>
            <w:tcW w:w="3081" w:type="dxa"/>
          </w:tcPr>
          <w:p w:rsidR="00527F87" w:rsidRDefault="00527F87" w:rsidP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aked in 2001 at 21% and Decreased </w:t>
            </w:r>
            <w:r w:rsidR="004D6EE2">
              <w:rPr>
                <w:rFonts w:ascii="Times New Roman" w:hAnsi="Times New Roman" w:cs="Times New Roman"/>
                <w:sz w:val="24"/>
                <w:szCs w:val="24"/>
              </w:rPr>
              <w:t>to 12% by 2002</w:t>
            </w:r>
          </w:p>
          <w:p w:rsidR="004D6EE2" w:rsidRDefault="004D6EE2" w:rsidP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turned to 19% by 2003</w:t>
            </w:r>
          </w:p>
        </w:tc>
        <w:tc>
          <w:tcPr>
            <w:tcW w:w="3081" w:type="dxa"/>
          </w:tcPr>
          <w:p w:rsidR="00527F87" w:rsidRDefault="00527F87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luPC9BdXRob3I+PFllYXI+MjAwODwvWWVhcj48UmVj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</w:fldData>
              </w:fldChar>
            </w:r>
            <w:r w:rsidR="00A70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A70CE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luPC9BdXRob3I+PFllYXI+MjAwODwvWWVhcj48UmVj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</w:fldData>
              </w:fldChar>
            </w:r>
            <w:r w:rsidR="00A70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A70CE7">
              <w:rPr>
                <w:rFonts w:ascii="Times New Roman" w:hAnsi="Times New Roman" w:cs="Times New Roman"/>
                <w:sz w:val="24"/>
                <w:szCs w:val="24"/>
              </w:rPr>
            </w:r>
            <w:r w:rsidR="00A70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A70CE7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4" w:tooltip="Main, 2008 #1018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Main and Robinson, 2008</w:t>
              </w:r>
            </w:hyperlink>
            <w:r w:rsidR="00A70CE7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13" w:tooltip="MacLennan, 2004 #1020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MacLennan et al., 2004</w:t>
              </w:r>
            </w:hyperlink>
            <w:r w:rsidR="00A70CE7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30" w:tooltip="Zbuk, 2012 #1011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Zbuk and Anand, 2012</w:t>
              </w:r>
            </w:hyperlink>
            <w:r w:rsidR="00A70CE7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nada</w:t>
            </w:r>
          </w:p>
          <w:p w:rsidR="00BB681E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tional Population Health Survey</w:t>
            </w:r>
          </w:p>
          <w:p w:rsidR="00BB681E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-69</w:t>
            </w:r>
          </w:p>
        </w:tc>
        <w:tc>
          <w:tcPr>
            <w:tcW w:w="3081" w:type="dxa"/>
          </w:tcPr>
          <w:p w:rsidR="00527F87" w:rsidRDefault="00A70C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30</w:t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t>-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% in 2002</w:t>
            </w:r>
          </w:p>
          <w:p w:rsidR="00A70CE7" w:rsidRDefault="00A70C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to 15% by 2004</w:t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t xml:space="preserve"> and 13.7% in 2006</w:t>
            </w:r>
          </w:p>
        </w:tc>
        <w:tc>
          <w:tcPr>
            <w:tcW w:w="3081" w:type="dxa"/>
          </w:tcPr>
          <w:p w:rsidR="00527F87" w:rsidRDefault="00A70CE7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YnVrPC9BdXRob3I+PFllYXI+MjAxMjwvWWVhcj48UmVj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</w:fldData>
              </w:fldChar>
            </w:r>
            <w:r w:rsidR="008F088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8F088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YnVrPC9BdXRob3I+PFllYXI+MjAxMjwvWWVhcj48UmVj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</w:fldData>
              </w:fldChar>
            </w:r>
            <w:r w:rsidR="008F088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8F088A">
              <w:rPr>
                <w:rFonts w:ascii="Times New Roman" w:hAnsi="Times New Roman" w:cs="Times New Roman"/>
                <w:sz w:val="24"/>
                <w:szCs w:val="24"/>
              </w:rPr>
            </w:r>
            <w:r w:rsidR="008F088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F088A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30" w:tooltip="Zbuk, 2012 #1011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Zbuk and Anand, 2012</w:t>
              </w:r>
            </w:hyperlink>
            <w:r w:rsidR="008F088A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6" w:tooltip="De, 2010 #1021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De et al., 2010</w:t>
              </w:r>
            </w:hyperlink>
            <w:r w:rsidR="008F088A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18" w:tooltip="Neutel, 2010 #1034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Neutel and Morrison, 2010</w:t>
              </w:r>
            </w:hyperlink>
            <w:r w:rsidR="008F088A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hina</w:t>
            </w:r>
          </w:p>
          <w:p w:rsidR="00BB681E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hanghai Women’s Health Study cohort</w:t>
            </w:r>
          </w:p>
          <w:p w:rsidR="00BB681E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“after menopause”</w:t>
            </w:r>
          </w:p>
        </w:tc>
        <w:tc>
          <w:tcPr>
            <w:tcW w:w="3081" w:type="dxa"/>
          </w:tcPr>
          <w:p w:rsidR="00527F87" w:rsidRDefault="009A3C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stimated 3% in 1997-2000</w:t>
            </w:r>
          </w:p>
        </w:tc>
        <w:tc>
          <w:tcPr>
            <w:tcW w:w="3081" w:type="dxa"/>
          </w:tcPr>
          <w:p w:rsidR="00527F87" w:rsidRDefault="009A3CDD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nos&lt;/Author&gt;&lt;Year&gt;2008&lt;/Year&gt;&lt;RecNum&gt;1041&lt;/RecNum&gt;&lt;DisplayText&gt;(Linos et al., 2008)&lt;/DisplayText&gt;&lt;record&gt;&lt;rec-number&gt;1041&lt;/rec-number&gt;&lt;foreign-keys&gt;&lt;key app="EN" db-id="rf29rp2zp2wxrmezwf65afp10azdtt9rd0da"&gt;1041&lt;/key&gt;&lt;/foreign-keys&gt;&lt;ref-type name="Journal Article"&gt;17&lt;/ref-type&gt;&lt;contributors&gt;&lt;authors&gt;&lt;author&gt;Linos, Eleni&lt;/author&gt;&lt;author&gt;Spanos, Demetri&lt;/author&gt;&lt;author&gt;Rosner, Bernard A&lt;/author&gt;&lt;author&gt;Linos, Katerina&lt;/author&gt;&lt;author&gt;Hesketh, Therese&lt;/author&gt;&lt;author&gt;Qu, Jian Ding&lt;/author&gt;&lt;author&gt;Gao, Yu-Tang&lt;/author&gt;&lt;author&gt;Zheng, Wei&lt;/author&gt;&lt;author&gt;Colditz, Graham A&lt;/author&gt;&lt;/authors&gt;&lt;/contributors&gt;&lt;titles&gt;&lt;title&gt;Effects of reproductive and demographic changes on breast cancer incidence in China: a modeling analysis&lt;/title&gt;&lt;secondary-title&gt;Journal of the National Cancer Institute&lt;/secondary-title&gt;&lt;/titles&gt;&lt;periodical&gt;&lt;full-title&gt;Journal of the National Cancer Institute&lt;/full-title&gt;&lt;/periodical&gt;&lt;pages&gt;1352-1360&lt;/pages&gt;&lt;volume&gt;100&lt;/volume&gt;&lt;number&gt;19&lt;/number&gt;&lt;dates&gt;&lt;year&gt;2008&lt;/year&gt;&lt;/dates&gt;&lt;isbn&gt;0027-887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1" w:tooltip="Linos, 2008 #1041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Linos et al., 2008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nmark</w:t>
            </w:r>
          </w:p>
          <w:p w:rsidR="00D43D16" w:rsidRDefault="00D43D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nish Medicines Agency</w:t>
            </w:r>
          </w:p>
          <w:p w:rsidR="00D43D16" w:rsidRDefault="00D43D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 range?</w:t>
            </w:r>
          </w:p>
        </w:tc>
        <w:tc>
          <w:tcPr>
            <w:tcW w:w="3081" w:type="dxa"/>
          </w:tcPr>
          <w:p w:rsidR="00527F87" w:rsidRDefault="00220C3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11</w:t>
            </w:r>
            <w:r w:rsidR="001B01AE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 2003</w:t>
            </w:r>
          </w:p>
          <w:p w:rsidR="00220C3B" w:rsidRDefault="00220C3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to 9.7% in 2004 and to 9% in 2005</w:t>
            </w:r>
          </w:p>
        </w:tc>
        <w:tc>
          <w:tcPr>
            <w:tcW w:w="3081" w:type="dxa"/>
          </w:tcPr>
          <w:p w:rsidR="00527F87" w:rsidRDefault="00220C3B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von Euler-Chelpin&lt;/Author&gt;&lt;Year&gt;2011&lt;/Year&gt;&lt;RecNum&gt;1027&lt;/RecNum&gt;&lt;DisplayText&gt;(von Euler-Chelpin, 2011)&lt;/DisplayText&gt;&lt;record&gt;&lt;rec-number&gt;1027&lt;/rec-number&gt;&lt;foreign-keys&gt;&lt;key app="EN" db-id="rf29rp2zp2wxrmezwf65afp10azdtt9rd0da"&gt;1027&lt;/key&gt;&lt;/foreign-keys&gt;&lt;ref-type name="Journal Article"&gt;17&lt;/ref-type&gt;&lt;contributors&gt;&lt;authors&gt;&lt;author&gt;von Euler-Chelpin, My&lt;/author&gt;&lt;/authors&gt;&lt;/contributors&gt;&lt;titles&gt;&lt;title&gt;Breast cancer incidence and use of hormone therapy in Denmark 1978–2007&lt;/title&gt;&lt;secondary-title&gt;Cancer Causes &amp;amp; Control&lt;/secondary-title&gt;&lt;/titles&gt;&lt;periodical&gt;&lt;full-title&gt;Cancer Causes &amp;amp; Control&lt;/full-title&gt;&lt;/periodical&gt;&lt;pages&gt;181-187&lt;/pages&gt;&lt;volume&gt;22&lt;/volume&gt;&lt;dates&gt;&lt;year&gt;2011&lt;/year&gt;&lt;/dates&gt;&lt;isbn&gt;0957-524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9" w:tooltip="von Euler-Chelpin, 2011 #1027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von Euler-Chelpin, 201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inland</w:t>
            </w:r>
          </w:p>
          <w:p w:rsidR="00305BF7" w:rsidRDefault="00305BF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tionwide register study</w:t>
            </w:r>
          </w:p>
          <w:p w:rsidR="00305BF7" w:rsidRDefault="00305BF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 years and older</w:t>
            </w:r>
          </w:p>
        </w:tc>
        <w:tc>
          <w:tcPr>
            <w:tcW w:w="3081" w:type="dxa"/>
          </w:tcPr>
          <w:p w:rsidR="00527F87" w:rsidRDefault="00804C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21% in 2003</w:t>
            </w:r>
          </w:p>
          <w:p w:rsidR="00804C18" w:rsidRDefault="00804C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to 12% in 2012</w:t>
            </w:r>
          </w:p>
        </w:tc>
        <w:tc>
          <w:tcPr>
            <w:tcW w:w="3081" w:type="dxa"/>
          </w:tcPr>
          <w:p w:rsidR="00527F87" w:rsidRDefault="00804C18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olm&lt;/Author&gt;&lt;Year&gt;2014&lt;/Year&gt;&lt;RecNum&gt;1042&lt;/RecNum&gt;&lt;DisplayText&gt;(Holm et al., 2014)&lt;/DisplayText&gt;&lt;record&gt;&lt;rec-number&gt;1042&lt;/rec-number&gt;&lt;foreign-keys&gt;&lt;key app="EN" db-id="rf29rp2zp2wxrmezwf65afp10azdtt9rd0da"&gt;1042&lt;/key&gt;&lt;/foreign-keys&gt;&lt;ref-type name="Journal Article"&gt;17&lt;/ref-type&gt;&lt;contributors&gt;&lt;authors&gt;&lt;author&gt;Holm, Elisa&lt;/author&gt;&lt;author&gt;Aaltonen, Katri&lt;/author&gt;&lt;author&gt;Heikkinen, Anna-Mari&lt;/author&gt;&lt;author&gt;Tiihonen, Miia&lt;/author&gt;&lt;/authors&gt;&lt;/contributors&gt;&lt;titles&gt;&lt;title&gt;From systemic hormone therapy to vaginal estrogen–a nationwide register study in Finland, 2003–2012&lt;/title&gt;&lt;secondary-title&gt;Maturitas&lt;/secondary-title&gt;&lt;/titles&gt;&lt;periodical&gt;&lt;full-title&gt;Maturitas&lt;/full-title&gt;&lt;abbr-1&gt;Maturitas&lt;/abbr-1&gt;&lt;/periodical&gt;&lt;dates&gt;&lt;year&gt;2014&lt;/year&gt;&lt;/dates&gt;&lt;isbn&gt;0378-512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8" w:tooltip="Holm, 2014 #1042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Holm et al., 201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BB681E" w:rsidRDefault="00527F87" w:rsidP="00006B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rance</w:t>
            </w:r>
            <w:bookmarkStart w:id="0" w:name="_GoBack"/>
            <w:bookmarkEnd w:id="0"/>
          </w:p>
          <w:p w:rsidR="00006B60" w:rsidRDefault="00006B60" w:rsidP="00006B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tional reimbursement data</w:t>
            </w:r>
          </w:p>
          <w:p w:rsidR="00B325DB" w:rsidRDefault="00B325DB" w:rsidP="00006B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-64 years</w:t>
            </w:r>
          </w:p>
        </w:tc>
        <w:tc>
          <w:tcPr>
            <w:tcW w:w="3081" w:type="dxa"/>
          </w:tcPr>
          <w:p w:rsidR="00527F87" w:rsidRDefault="00527F87" w:rsidP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in 2001 at 32% Decreased to 11% by 2007</w:t>
            </w:r>
          </w:p>
        </w:tc>
        <w:tc>
          <w:tcPr>
            <w:tcW w:w="3081" w:type="dxa"/>
          </w:tcPr>
          <w:p w:rsidR="00527F87" w:rsidRDefault="00597E5D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YnVrPC9BdXRob3I+PFllYXI+MjAxMjwvWWVhcj48UmVj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</w:fldData>
              </w:fldChar>
            </w:r>
            <w:r w:rsidR="00B325D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B325DB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YnVrPC9BdXRob3I+PFllYXI+MjAxMjwvWWVhcj48UmVj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</w:fldData>
              </w:fldChar>
            </w:r>
            <w:r w:rsidR="00B325D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B325DB">
              <w:rPr>
                <w:rFonts w:ascii="Times New Roman" w:hAnsi="Times New Roman" w:cs="Times New Roman"/>
                <w:sz w:val="24"/>
                <w:szCs w:val="24"/>
              </w:rPr>
            </w:r>
            <w:r w:rsidR="00B325D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325DB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30" w:tooltip="Zbuk, 2012 #1011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Zbuk and Anand, 2012</w:t>
              </w:r>
            </w:hyperlink>
            <w:r w:rsidR="00B325D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23" w:tooltip="Seradour, 2009 #1049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eradour et al., 2009</w:t>
              </w:r>
            </w:hyperlink>
            <w:r w:rsidR="00B325DB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celand</w:t>
            </w:r>
          </w:p>
          <w:p w:rsidR="00285506" w:rsidRDefault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urvey (n=561)</w:t>
            </w:r>
          </w:p>
          <w:p w:rsidR="00285506" w:rsidRDefault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-53 years</w:t>
            </w:r>
          </w:p>
        </w:tc>
        <w:tc>
          <w:tcPr>
            <w:tcW w:w="3081" w:type="dxa"/>
          </w:tcPr>
          <w:p w:rsidR="00527F87" w:rsidRDefault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% in 2004</w:t>
            </w:r>
          </w:p>
          <w:p w:rsidR="00285506" w:rsidRDefault="00285506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Ref Icelandic study 57% of 52-57 year olds 1996-2001)</w:t>
            </w:r>
          </w:p>
        </w:tc>
        <w:tc>
          <w:tcPr>
            <w:tcW w:w="3081" w:type="dxa"/>
          </w:tcPr>
          <w:p w:rsidR="00527F87" w:rsidRDefault="00285506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veinsdóttir&lt;/Author&gt;&lt;Year&gt;2006&lt;/Year&gt;&lt;RecNum&gt;1052&lt;/RecNum&gt;&lt;DisplayText&gt;(Sveinsdóttir and Olafsson, 2006)&lt;/DisplayText&gt;&lt;record&gt;&lt;rec-number&gt;1052&lt;/rec-number&gt;&lt;foreign-keys&gt;&lt;key app="EN" db-id="rf29rp2zp2wxrmezwf65afp10azdtt9rd0da"&gt;1052&lt;/key&gt;&lt;/foreign-keys&gt;&lt;ref-type name="Journal Article"&gt;17&lt;/ref-type&gt;&lt;contributors&gt;&lt;authors&gt;&lt;author&gt;Sveinsdóttir, Herdís&lt;/author&gt;&lt;author&gt;Olafsson, Ragnar F&lt;/author&gt;&lt;/authors&gt;&lt;/contributors&gt;&lt;titles&gt;&lt;title&gt;Women&amp;apos;s attitudes to hormone replacement therapy in the aftermath of the Women&amp;apos;s Health Initiative study&lt;/title&gt;&lt;secondary-title&gt;Journal of advanced nursing&lt;/secondary-title&gt;&lt;/titles&gt;&lt;periodical&gt;&lt;full-title&gt;J Adv Nurs&lt;/full-title&gt;&lt;abbr-1&gt;Journal of advanced nursing&lt;/abbr-1&gt;&lt;/periodical&gt;&lt;pages&gt;572-584&lt;/pages&gt;&lt;volume&gt;54&lt;/volume&gt;&lt;number&gt;5&lt;/number&gt;&lt;dates&gt;&lt;year&gt;2006&lt;/year&gt;&lt;/dates&gt;&lt;isbn&gt;1365-264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6" w:tooltip="Sveinsdóttir, 2006 #1052" w:history="1">
              <w:r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veinsdóttir and Olafsson, 200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srael</w:t>
            </w:r>
          </w:p>
          <w:p w:rsidR="003619BE" w:rsidRDefault="003619B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MO population</w:t>
            </w:r>
          </w:p>
          <w:p w:rsidR="003619BE" w:rsidRDefault="003619B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 years and older</w:t>
            </w:r>
          </w:p>
        </w:tc>
        <w:tc>
          <w:tcPr>
            <w:tcW w:w="3081" w:type="dxa"/>
          </w:tcPr>
          <w:p w:rsidR="00527F87" w:rsidRDefault="003619B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% in 2001</w:t>
            </w:r>
          </w:p>
          <w:p w:rsidR="003619BE" w:rsidRDefault="003619B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% in 2007</w:t>
            </w:r>
          </w:p>
        </w:tc>
        <w:tc>
          <w:tcPr>
            <w:tcW w:w="3081" w:type="dxa"/>
          </w:tcPr>
          <w:p w:rsidR="00527F87" w:rsidRDefault="00F17A21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Wx2ZXJtYW48L0F1dGhvcj48WWVhcj4yMDA5PC9ZZWFy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Wx2ZXJtYW48L0F1dGhvcj48WWVhcj4yMDA5PC9ZZWFy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4" w:tooltip="Silverman, 2009 #1008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ilverman and Kokia, 200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taly</w:t>
            </w:r>
          </w:p>
          <w:p w:rsidR="00D95B93" w:rsidRDefault="00D95B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ilan prescriptions file</w:t>
            </w:r>
          </w:p>
          <w:p w:rsidR="00D95B93" w:rsidRDefault="00D95B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-69 years</w:t>
            </w:r>
          </w:p>
        </w:tc>
        <w:tc>
          <w:tcPr>
            <w:tcW w:w="3081" w:type="dxa"/>
          </w:tcPr>
          <w:p w:rsidR="00527F87" w:rsidRDefault="001746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  <w:r w:rsidR="001B01AE">
              <w:rPr>
                <w:rFonts w:ascii="Times New Roman" w:hAnsi="Times New Roman" w:cs="Times New Roman"/>
                <w:sz w:val="24"/>
                <w:szCs w:val="24"/>
              </w:rPr>
              <w:t xml:space="preserve"> at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  <w:r w:rsidR="001B01AE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 2003</w:t>
            </w:r>
          </w:p>
          <w:p w:rsidR="00090E8A" w:rsidRDefault="00090E8A" w:rsidP="001746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6.9% </w:t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  <w:t>i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999-2001</w:t>
            </w:r>
          </w:p>
        </w:tc>
        <w:tc>
          <w:tcPr>
            <w:tcW w:w="3081" w:type="dxa"/>
          </w:tcPr>
          <w:p w:rsidR="00527F87" w:rsidRDefault="00090E8A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56b2xpPC9BdXRob3I+PFllYXI+MjAwNDwvWWVhcj48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==
</w:fldData>
              </w:fldChar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56b2xpPC9BdXRob3I+PFllYXI+MjAwNDwvWWVhcj48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==
</w:fldData>
              </w:fldChar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1746C9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5" w:tooltip="Manzoli, 2004 #1031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Manzoli et al., 2004</w:t>
              </w:r>
            </w:hyperlink>
            <w:r w:rsidR="001746C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5" w:tooltip="Crocetti, 2010 #1032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Crocetti et al., 2010</w:t>
              </w:r>
            </w:hyperlink>
            <w:r w:rsidR="001746C9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pan</w:t>
            </w:r>
          </w:p>
          <w:p w:rsidR="00AD04C9" w:rsidRDefault="00AD04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mmunity survey (n=8791)</w:t>
            </w:r>
          </w:p>
          <w:p w:rsidR="00AD04C9" w:rsidRDefault="00AD04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-64 years</w:t>
            </w:r>
          </w:p>
        </w:tc>
        <w:tc>
          <w:tcPr>
            <w:tcW w:w="3081" w:type="dxa"/>
          </w:tcPr>
          <w:p w:rsidR="00527F87" w:rsidRDefault="00AD04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5% in 1992</w:t>
            </w:r>
          </w:p>
        </w:tc>
        <w:tc>
          <w:tcPr>
            <w:tcW w:w="3081" w:type="dxa"/>
          </w:tcPr>
          <w:p w:rsidR="00527F87" w:rsidRDefault="00AD04C9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agata&lt;/Author&gt;&lt;Year&gt;1996&lt;/Year&gt;&lt;RecNum&gt;1051&lt;/RecNum&gt;&lt;DisplayText&gt;(Nagata et al., 1996)&lt;/DisplayText&gt;&lt;record&gt;&lt;rec-number&gt;1051&lt;/rec-number&gt;&lt;foreign-keys&gt;&lt;key app="EN" db-id="rf29rp2zp2wxrmezwf65afp10azdtt9rd0da"&gt;1051&lt;/key&gt;&lt;/foreign-keys&gt;&lt;ref-type name="Journal Article"&gt;17&lt;/ref-type&gt;&lt;contributors&gt;&lt;authors&gt;&lt;author&gt;Nagata, Chisato&lt;/author&gt;&lt;author&gt;Matsushita, Yoko&lt;/author&gt;&lt;author&gt;Shimizu, Hiroyuki&lt;/author&gt;&lt;/authors&gt;&lt;/contributors&gt;&lt;titles&gt;&lt;title&gt;Prevalence of hormone replacement therapy and user&amp;apos;s characteristics: a community survey in Japan&lt;/title&gt;&lt;secondary-title&gt;Maturitas&lt;/secondary-title&gt;&lt;/titles&gt;&lt;periodical&gt;&lt;full-title&gt;Maturitas&lt;/full-title&gt;&lt;abbr-1&gt;Maturitas&lt;/abbr-1&gt;&lt;/periodical&gt;&lt;pages&gt;201-207&lt;/pages&gt;&lt;volume&gt;25&lt;/volume&gt;&lt;number&gt;3&lt;/number&gt;&lt;dates&gt;&lt;year&gt;1996&lt;/year&gt;&lt;/dates&gt;&lt;isbn&gt;0378-512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7" w:tooltip="Nagata, 1996 #1051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Nagata et al., 199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orea</w:t>
            </w:r>
          </w:p>
        </w:tc>
        <w:tc>
          <w:tcPr>
            <w:tcW w:w="3081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81" w:type="dxa"/>
          </w:tcPr>
          <w:p w:rsidR="00527F87" w:rsidRDefault="00116B0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l</w:t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uxembourg</w:t>
            </w:r>
          </w:p>
        </w:tc>
        <w:tc>
          <w:tcPr>
            <w:tcW w:w="3081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81" w:type="dxa"/>
          </w:tcPr>
          <w:p w:rsidR="00527F87" w:rsidRDefault="00AD04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l</w:t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etherlands</w:t>
            </w:r>
          </w:p>
          <w:p w:rsidR="00AA335D" w:rsidRDefault="00AA33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PIC Cohort</w:t>
            </w:r>
          </w:p>
          <w:p w:rsidR="00AA335D" w:rsidRDefault="00AA33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9-70 years</w:t>
            </w:r>
          </w:p>
        </w:tc>
        <w:tc>
          <w:tcPr>
            <w:tcW w:w="3081" w:type="dxa"/>
          </w:tcPr>
          <w:p w:rsidR="00527F87" w:rsidRDefault="001B01A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13% 1993 - 1997</w:t>
            </w:r>
          </w:p>
          <w:p w:rsidR="001B01AE" w:rsidRDefault="001B01A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to 11.4% in 2002-2003 and to 6.6% by 2005</w:t>
            </w:r>
          </w:p>
        </w:tc>
        <w:tc>
          <w:tcPr>
            <w:tcW w:w="3081" w:type="dxa"/>
          </w:tcPr>
          <w:p w:rsidR="00527F87" w:rsidRDefault="004D6FBF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AA335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oerjomataram&lt;/Author&gt;&lt;Year&gt;2007&lt;/Year&gt;&lt;RecNum&gt;1024&lt;/RecNum&gt;&lt;DisplayText&gt;(Soerjomataram et al., 2007, van Duijnhoven et al., 2006)&lt;/DisplayText&gt;&lt;record&gt;&lt;rec-number&gt;1024&lt;/rec-number&gt;&lt;foreign-keys&gt;&lt;key app="EN" db-id="rf29rp2zp2wxrmezwf65afp10azdtt9rd0da"&gt;1024&lt;/key&gt;&lt;/foreign-keys&gt;&lt;ref-type name="Journal Article"&gt;17&lt;/ref-type&gt;&lt;contributors&gt;&lt;authors&gt;&lt;author&gt;Soerjomataram, Isabelle&lt;/author&gt;&lt;author&gt;Coebergh, Jan Willem&lt;/author&gt;&lt;author&gt;Louwman, Marieke WJ&lt;/author&gt;&lt;author&gt;Visser, Otto&lt;/author&gt;&lt;author&gt;van Leeuwen, Flora E&lt;/author&gt;&lt;/authors&gt;&lt;/contributors&gt;&lt;titles&gt;&lt;title&gt;Does the decrease in hormone replacement therapy also affect breast cancer risk in the Netherlands?&lt;/title&gt;&lt;secondary-title&gt;Journal of Clinical Oncology&lt;/secondary-title&gt;&lt;/titles&gt;&lt;periodical&gt;&lt;full-title&gt;Journal of Clinical Oncology&lt;/full-title&gt;&lt;/periodical&gt;&lt;pages&gt;5038-5039&lt;/pages&gt;&lt;volume&gt;25&lt;/volume&gt;&lt;number&gt;31&lt;/number&gt;&lt;dates&gt;&lt;year&gt;2007&lt;/year&gt;&lt;/dates&gt;&lt;isbn&gt;0732-183X&lt;/isbn&gt;&lt;urls&gt;&lt;/urls&gt;&lt;/record&gt;&lt;/Cite&gt;&lt;Cite&gt;&lt;Author&gt;van Duijnhoven&lt;/Author&gt;&lt;Year&gt;2006&lt;/Year&gt;&lt;RecNum&gt;1048&lt;/RecNum&gt;&lt;record&gt;&lt;rec-number&gt;1048&lt;/rec-number&gt;&lt;foreign-keys&gt;&lt;key app="EN" db-id="rf29rp2zp2wxrmezwf65afp10azdtt9rd0da"&gt;1048&lt;/key&gt;&lt;/foreign-keys&gt;&lt;ref-type name="Journal Article"&gt;17&lt;/ref-type&gt;&lt;contributors&gt;&lt;authors&gt;&lt;author&gt;van Duijnhoven, Fränzel JB&lt;/author&gt;&lt;author&gt;van Gils, Carla H&lt;/author&gt;&lt;author&gt;Bezemer, Irene D&lt;/author&gt;&lt;author&gt;Peeters, Petra HM&lt;/author&gt;&lt;author&gt;van der Schouw, Yvonne T&lt;/author&gt;&lt;author&gt;Grobbee, Diederick E&lt;/author&gt;&lt;/authors&gt;&lt;/contributors&gt;&lt;titles&gt;&lt;title&gt;Use of hormones in the menopausal transition period in the Netherlands between 1993 and 1997&lt;/title&gt;&lt;secondary-title&gt;Maturitas&lt;/secondary-title&gt;&lt;/titles&gt;&lt;periodical&gt;&lt;full-title&gt;Maturitas&lt;/full-title&gt;&lt;abbr-1&gt;Maturitas&lt;/abbr-1&gt;&lt;/periodical&gt;&lt;pages&gt;462-475&lt;/pages&gt;&lt;volume&gt;53&lt;/volume&gt;&lt;number&gt;4&lt;/number&gt;&lt;dates&gt;&lt;year&gt;2006&lt;/year&gt;&lt;/dates&gt;&lt;isbn&gt;0378-512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AA335D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5" w:tooltip="Soerjomataram, 2007 #1024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oerjomataram et al., 2007</w:t>
              </w:r>
            </w:hyperlink>
            <w:r w:rsidR="00AA335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27" w:tooltip="van Duijnhoven, 2006 #1048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van Duijnhoven et al., 2006</w:t>
              </w:r>
            </w:hyperlink>
            <w:r w:rsidR="00AA335D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ew Zealand</w:t>
            </w:r>
          </w:p>
          <w:p w:rsidR="00092258" w:rsidRDefault="000922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pulation-based survey</w:t>
            </w:r>
          </w:p>
          <w:p w:rsidR="00D43D16" w:rsidRDefault="000922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-64 years</w:t>
            </w:r>
          </w:p>
        </w:tc>
        <w:tc>
          <w:tcPr>
            <w:tcW w:w="3081" w:type="dxa"/>
          </w:tcPr>
          <w:p w:rsidR="00527F87" w:rsidRDefault="008E7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  <w:r w:rsidR="001B01AE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 1997</w:t>
            </w:r>
          </w:p>
          <w:p w:rsidR="001B01AE" w:rsidRDefault="001B01A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to 11%</w:t>
            </w:r>
            <w:r w:rsidR="008E7E16">
              <w:rPr>
                <w:rFonts w:ascii="Times New Roman" w:hAnsi="Times New Roman" w:cs="Times New Roman"/>
                <w:sz w:val="24"/>
                <w:szCs w:val="24"/>
              </w:rPr>
              <w:t xml:space="preserve"> in 2002</w:t>
            </w:r>
          </w:p>
        </w:tc>
        <w:tc>
          <w:tcPr>
            <w:tcW w:w="3081" w:type="dxa"/>
          </w:tcPr>
          <w:p w:rsidR="00527F87" w:rsidRDefault="001B01AE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8E7E1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ilgrami&lt;/Author&gt;&lt;Year&gt;2004&lt;/Year&gt;&lt;RecNum&gt;1025&lt;/RecNum&gt;&lt;DisplayText&gt;(Bilgrami et al., 2004, North and Sharples, 2001)&lt;/DisplayText&gt;&lt;record&gt;&lt;rec-number&gt;1025&lt;/rec-number&gt;&lt;foreign-keys&gt;&lt;key app="EN" db-id="rf29rp2zp2wxrmezwf65afp10azdtt9rd0da"&gt;1025&lt;/key&gt;&lt;/foreign-keys&gt;&lt;ref-type name="Journal Article"&gt;17&lt;/ref-type&gt;&lt;contributors&gt;&lt;authors&gt;&lt;author&gt;Bilgrami, Irma&lt;/author&gt;&lt;author&gt;Blower, Katy&lt;/author&gt;&lt;author&gt;Feng, Jason&lt;/author&gt;&lt;author&gt;Stefanko, Georgia&lt;/author&gt;&lt;author&gt;Tan, Eugene&lt;/author&gt;&lt;/authors&gt;&lt;/contributors&gt;&lt;titles&gt;&lt;title&gt;Changes in the use of hormone replacement therapy in New Zealand following the publication of the Women’s Health Initiative trial&lt;/title&gt;&lt;secondary-title&gt;Journal of the New Zealand Medical Association&lt;/secondary-title&gt;&lt;/titles&gt;&lt;periodical&gt;&lt;full-title&gt;Journal of the New Zealand Medical Association&lt;/full-title&gt;&lt;/periodical&gt;&lt;volume&gt;117&lt;/volume&gt;&lt;number&gt;1206&lt;/number&gt;&lt;dates&gt;&lt;year&gt;2004&lt;/year&gt;&lt;/dates&gt;&lt;urls&gt;&lt;/urls&gt;&lt;/record&gt;&lt;/Cite&gt;&lt;Cite&gt;&lt;Author&gt;North&lt;/Author&gt;&lt;Year&gt;2001&lt;/Year&gt;&lt;RecNum&gt;1026&lt;/RecNum&gt;&lt;record&gt;&lt;rec-number&gt;1026&lt;/rec-number&gt;&lt;foreign-keys&gt;&lt;key app="EN" db-id="rf29rp2zp2wxrmezwf65afp10azdtt9rd0da"&gt;1026&lt;/key&gt;&lt;/foreign-keys&gt;&lt;ref-type name="Journal Article"&gt;17&lt;/ref-type&gt;&lt;contributors&gt;&lt;authors&gt;&lt;author&gt;North, FM&lt;/author&gt;&lt;author&gt;Sharples, Katrina&lt;/author&gt;&lt;/authors&gt;&lt;/contributors&gt;&lt;titles&gt;&lt;title&gt;Changes in the use of hormone replacement therapy in New Zealand from 1991-1997&lt;/title&gt;&lt;secondary-title&gt;The New Zealand medical journal&lt;/secondary-title&gt;&lt;/titles&gt;&lt;periodical&gt;&lt;full-title&gt;N Z Med J&lt;/full-title&gt;&lt;abbr-1&gt;The New Zealand medical journal&lt;/abbr-1&gt;&lt;/periodical&gt;&lt;pages&gt;250-253&lt;/pages&gt;&lt;volume&gt;114&lt;/volume&gt;&lt;number&gt;1133&lt;/number&gt;&lt;dates&gt;&lt;year&gt;2001&lt;/year&gt;&lt;/dates&gt;&lt;isbn&gt;0028-8446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E7E16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" w:tooltip="Bilgrami, 2004 #1025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Bilgrami et al., 2004</w:t>
              </w:r>
            </w:hyperlink>
            <w:r w:rsidR="008E7E16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19" w:tooltip="North, 2001 #1026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North and Sharples, 2001</w:t>
              </w:r>
            </w:hyperlink>
            <w:r w:rsidR="008E7E16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rway</w:t>
            </w:r>
          </w:p>
          <w:p w:rsidR="00D43D16" w:rsidRDefault="00D43D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slo Health Study</w:t>
            </w:r>
          </w:p>
          <w:p w:rsidR="00D43D16" w:rsidRDefault="00D43D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-60 years</w:t>
            </w:r>
          </w:p>
        </w:tc>
        <w:tc>
          <w:tcPr>
            <w:tcW w:w="3081" w:type="dxa"/>
          </w:tcPr>
          <w:p w:rsidR="00527F87" w:rsidRDefault="007973B3" w:rsidP="00797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% of 59-60 year olds in 2000-2001 (Oslo)</w:t>
            </w:r>
          </w:p>
          <w:p w:rsidR="007973B3" w:rsidRDefault="007973B3" w:rsidP="00797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in Norway by 67% from 1999 to 2007</w:t>
            </w:r>
          </w:p>
        </w:tc>
        <w:tc>
          <w:tcPr>
            <w:tcW w:w="3081" w:type="dxa"/>
          </w:tcPr>
          <w:p w:rsidR="00527F87" w:rsidRDefault="007973B3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ZXllcjwvQXV0aG9yPjxZZWFyPjIwMDk8L1llYXI+PFJl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ZXllcjwvQXV0aG9yPjxZZWFyPjIwMDk8L1llYXI+PFJl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6" w:tooltip="Meyer, 2009 #1038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Meyer et al., 200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30" w:tooltip="Zbuk, 2012 #1011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Zbuk and Anand, 2012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land</w:t>
            </w:r>
          </w:p>
          <w:p w:rsidR="00F17A21" w:rsidRDefault="003619B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Representative national sample</w:t>
            </w:r>
          </w:p>
          <w:p w:rsidR="00F17A21" w:rsidRDefault="00F17A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-64</w:t>
            </w:r>
            <w:r w:rsidR="00305BF7">
              <w:rPr>
                <w:rFonts w:ascii="Times New Roman" w:hAnsi="Times New Roman" w:cs="Times New Roman"/>
                <w:sz w:val="24"/>
                <w:szCs w:val="24"/>
              </w:rPr>
              <w:t xml:space="preserve"> years</w:t>
            </w:r>
          </w:p>
        </w:tc>
        <w:tc>
          <w:tcPr>
            <w:tcW w:w="3081" w:type="dxa"/>
          </w:tcPr>
          <w:p w:rsidR="00527F87" w:rsidRDefault="00F17A21" w:rsidP="00754D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2% in 2002 (</w:t>
            </w:r>
            <w:r w:rsidR="00754D7C">
              <w:rPr>
                <w:rFonts w:ascii="Times New Roman" w:hAnsi="Times New Roman" w:cs="Times New Roman"/>
                <w:sz w:val="24"/>
                <w:szCs w:val="24"/>
              </w:rPr>
              <w:t>befor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WHI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rial results)</w:t>
            </w:r>
          </w:p>
        </w:tc>
        <w:tc>
          <w:tcPr>
            <w:tcW w:w="3081" w:type="dxa"/>
          </w:tcPr>
          <w:p w:rsidR="00527F87" w:rsidRDefault="00F17A21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fldChar w:fldCharType="begin">
                <w:fldData xml:space="preserve">PEVuZE5vdGU+PENpdGU+PEF1dGhvcj5SYWNob248L0F1dGhvcj48WWVhcj4yMDA0PC9ZZWFyPjxS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YWNob248L0F1dGhvcj48WWVhcj4yMDA0PC9ZZWFyPjxS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2" w:tooltip="Rachon, 2004 #1043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Rachon et al., 200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220C3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Portugal</w:t>
            </w:r>
          </w:p>
          <w:p w:rsidR="00E36FDE" w:rsidRDefault="00E36FD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hort (n=382)</w:t>
            </w:r>
          </w:p>
          <w:p w:rsidR="00E36FDE" w:rsidRDefault="00E36FD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“Postmenopausal”</w:t>
            </w:r>
          </w:p>
        </w:tc>
        <w:tc>
          <w:tcPr>
            <w:tcW w:w="3081" w:type="dxa"/>
          </w:tcPr>
          <w:p w:rsidR="00527F87" w:rsidRDefault="00E36FD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time prevalence of HRT use unchanged from 1985-2005</w:t>
            </w:r>
          </w:p>
        </w:tc>
        <w:tc>
          <w:tcPr>
            <w:tcW w:w="3081" w:type="dxa"/>
          </w:tcPr>
          <w:p w:rsidR="00527F87" w:rsidRDefault="00A401C4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dWNhczwvQXV0aG9yPjxZZWFyPjIwMDg8L1llYXI+PFJl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dWNhczwvQXV0aG9yPjxZZWFyPjIwMDg8L1llYXI+PFJl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2" w:tooltip="Lucas, 2008 #1005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Lucas and Barros, 2008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udi Arabia</w:t>
            </w:r>
          </w:p>
          <w:p w:rsidR="00754D7C" w:rsidRDefault="00754D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rtiary care hospital chart review</w:t>
            </w:r>
          </w:p>
          <w:p w:rsidR="00754D7C" w:rsidRDefault="00754D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-59 years</w:t>
            </w:r>
          </w:p>
        </w:tc>
        <w:tc>
          <w:tcPr>
            <w:tcW w:w="3081" w:type="dxa"/>
          </w:tcPr>
          <w:p w:rsidR="00527F87" w:rsidRDefault="00754D7C" w:rsidP="00754D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% in 2000 (before WHI Trial results)</w:t>
            </w:r>
          </w:p>
        </w:tc>
        <w:tc>
          <w:tcPr>
            <w:tcW w:w="3081" w:type="dxa"/>
          </w:tcPr>
          <w:p w:rsidR="00527F87" w:rsidRDefault="00754D7C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rkby&lt;/Author&gt;&lt;Year&gt;2004&lt;/Year&gt;&lt;RecNum&gt;1050&lt;/RecNum&gt;&lt;DisplayText&gt;(Kirkby and Saif, 2004)&lt;/DisplayText&gt;&lt;record&gt;&lt;rec-number&gt;1050&lt;/rec-number&gt;&lt;foreign-keys&gt;&lt;key app="EN" db-id="rf29rp2zp2wxrmezwf65afp10azdtt9rd0da"&gt;1050&lt;/key&gt;&lt;/foreign-keys&gt;&lt;ref-type name="Journal Article"&gt;17&lt;/ref-type&gt;&lt;contributors&gt;&lt;authors&gt;&lt;author&gt;Kirkby, Russel&lt;/author&gt;&lt;author&gt;Saif, AA&lt;/author&gt;&lt;/authors&gt;&lt;/contributors&gt;&lt;titles&gt;&lt;title&gt;Screening, supplements and the use of hormonal replacement therapy in postmenopausal women in a family medicine department prior to the publication of the Woman&amp;apos;s Health Initiative report&lt;/title&gt;&lt;secondary-title&gt;Annals of Saudi medicine&lt;/secondary-title&gt;&lt;/titles&gt;&lt;periodical&gt;&lt;full-title&gt;Annals of Saudi medicine&lt;/full-title&gt;&lt;/periodical&gt;&lt;pages&gt;175-178&lt;/pages&gt;&lt;volume&gt;24&lt;/volume&gt;&lt;dates&gt;&lt;year&gt;2004&lt;/year&gt;&lt;/dates&gt;&lt;isbn&gt;0256-494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9" w:tooltip="Kirkby, 2004 #1050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Kirkby and Saif, 200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220C3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pain</w:t>
            </w:r>
          </w:p>
          <w:p w:rsidR="0007081D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imary healthcare centre population</w:t>
            </w:r>
          </w:p>
          <w:p w:rsidR="00D95B93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-65 years</w:t>
            </w:r>
          </w:p>
        </w:tc>
        <w:tc>
          <w:tcPr>
            <w:tcW w:w="3081" w:type="dxa"/>
          </w:tcPr>
          <w:p w:rsidR="00527F87" w:rsidRDefault="00B4675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 w:rsidR="001B01AE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 1998</w:t>
            </w:r>
          </w:p>
          <w:p w:rsidR="00090E8A" w:rsidRDefault="00090E8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6% in 2002</w:t>
            </w:r>
          </w:p>
        </w:tc>
        <w:tc>
          <w:tcPr>
            <w:tcW w:w="3081" w:type="dxa"/>
          </w:tcPr>
          <w:p w:rsidR="00527F87" w:rsidRDefault="00B46752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2xsw6FuPC9BdXRob3I+PFllYXI+MjAxMDwvWWVhcj48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==
</w:fldData>
              </w:fldChar>
            </w:r>
            <w:r w:rsidR="00090E8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090E8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2xsw6FuPC9BdXRob3I+PFllYXI+MjAxMDwvWWVhcj48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==
</w:fldData>
              </w:fldChar>
            </w:r>
            <w:r w:rsidR="00090E8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090E8A">
              <w:rPr>
                <w:rFonts w:ascii="Times New Roman" w:hAnsi="Times New Roman" w:cs="Times New Roman"/>
                <w:sz w:val="24"/>
                <w:szCs w:val="24"/>
              </w:rPr>
            </w:r>
            <w:r w:rsidR="00090E8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90E8A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1" w:tooltip="Pollán, 2010 #1028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Pollán et al., 2010</w:t>
              </w:r>
            </w:hyperlink>
            <w:r w:rsidR="00090E8A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30" w:tooltip="Zbuk, 2012 #1011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Zbuk and Anand, 2012</w:t>
              </w:r>
            </w:hyperlink>
            <w:r w:rsidR="00090E8A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1" w:tooltip="Bermejo, 2005 #1029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Bermejo and Perez, 2005</w:t>
              </w:r>
            </w:hyperlink>
            <w:r w:rsidR="00090E8A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weden</w:t>
            </w:r>
          </w:p>
          <w:p w:rsidR="0007081D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tional pharmacy data</w:t>
            </w:r>
          </w:p>
          <w:p w:rsidR="0007081D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-59 years</w:t>
            </w:r>
          </w:p>
        </w:tc>
        <w:tc>
          <w:tcPr>
            <w:tcW w:w="3081" w:type="dxa"/>
          </w:tcPr>
          <w:p w:rsidR="00527F87" w:rsidRDefault="002A3DD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36% in 1999</w:t>
            </w:r>
          </w:p>
          <w:p w:rsidR="002A3DD5" w:rsidRDefault="002A3DD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lined to 27% in 2002 and 9% in 2007</w:t>
            </w:r>
          </w:p>
        </w:tc>
        <w:tc>
          <w:tcPr>
            <w:tcW w:w="3081" w:type="dxa"/>
          </w:tcPr>
          <w:p w:rsidR="00527F87" w:rsidRDefault="002A3DD5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ambe&lt;/Author&gt;&lt;Year&gt;2010&lt;/Year&gt;&lt;RecNum&gt;1012&lt;/RecNum&gt;&lt;DisplayText&gt;(Lambe et al., 2010)&lt;/DisplayText&gt;&lt;record&gt;&lt;rec-number&gt;1012&lt;/rec-number&gt;&lt;foreign-keys&gt;&lt;key app="EN" db-id="rf29rp2zp2wxrmezwf65afp10azdtt9rd0da"&gt;1012&lt;/key&gt;&lt;/foreign-keys&gt;&lt;ref-type name="Journal Article"&gt;17&lt;/ref-type&gt;&lt;contributors&gt;&lt;authors&gt;&lt;author&gt;Lambe, Mats&lt;/author&gt;&lt;author&gt;Wigertz, Annette&lt;/author&gt;&lt;author&gt;Holmqvist, Marit&lt;/author&gt;&lt;author&gt;Adolfsson, Jan&lt;/author&gt;&lt;author&gt;Bardage, Carola&lt;/author&gt;&lt;author&gt;Fornander, Tommy&lt;/author&gt;&lt;author&gt;Karlsson, Per&lt;/author&gt;&lt;author&gt;Odlind, Viveca&lt;/author&gt;&lt;author&gt;Persson, Ingemar&lt;/author&gt;&lt;author&gt;Ahlgren, Johan&lt;/author&gt;&lt;/authors&gt;&lt;/contributors&gt;&lt;titles&gt;&lt;title&gt;Reductions in use of hormone replacement therapy: effects on Swedish breast cancer incidence trends only seen after several years&lt;/title&gt;&lt;secondary-title&gt;Breast cancer research and treatment&lt;/secondary-title&gt;&lt;/titles&gt;&lt;periodical&gt;&lt;full-title&gt;Breast Cancer Res Treat&lt;/full-title&gt;&lt;abbr-1&gt;Breast cancer research and treatment&lt;/abbr-1&gt;&lt;/periodical&gt;&lt;pages&gt;679-683&lt;/pages&gt;&lt;volume&gt;121&lt;/volume&gt;&lt;number&gt;3&lt;/number&gt;&lt;dates&gt;&lt;year&gt;2010&lt;/year&gt;&lt;/dates&gt;&lt;isbn&gt;0167-6806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0" w:tooltip="Lambe, 2010 #1012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Lambe et al., 2010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witzerland</w:t>
            </w:r>
          </w:p>
          <w:p w:rsidR="00305BF7" w:rsidRDefault="00305BF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hort study</w:t>
            </w:r>
          </w:p>
          <w:p w:rsidR="00305BF7" w:rsidRDefault="00305BF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-49 years</w:t>
            </w:r>
          </w:p>
        </w:tc>
        <w:tc>
          <w:tcPr>
            <w:tcW w:w="3081" w:type="dxa"/>
          </w:tcPr>
          <w:p w:rsidR="00527F87" w:rsidRDefault="009A3C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-50% in 1996</w:t>
            </w:r>
          </w:p>
          <w:p w:rsidR="009A3CDD" w:rsidRDefault="009A3C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% in 2002</w:t>
            </w:r>
          </w:p>
        </w:tc>
        <w:tc>
          <w:tcPr>
            <w:tcW w:w="3081" w:type="dxa"/>
          </w:tcPr>
          <w:p w:rsidR="00527F87" w:rsidRDefault="00ED793C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WZXJrb29pamVuPC9BdXRob3I+PFllYXI+MjAwODwvWWVh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=
</w:fldData>
              </w:fldChar>
            </w:r>
            <w:r w:rsidR="00305BF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305BF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WZXJrb29pamVuPC9BdXRob3I+PFllYXI+MjAwODwvWWVh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=
</w:fldData>
              </w:fldChar>
            </w:r>
            <w:r w:rsidR="00305BF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305BF7">
              <w:rPr>
                <w:rFonts w:ascii="Times New Roman" w:hAnsi="Times New Roman" w:cs="Times New Roman"/>
                <w:sz w:val="24"/>
                <w:szCs w:val="24"/>
              </w:rPr>
            </w:r>
            <w:r w:rsidR="00305BF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305BF7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8" w:tooltip="Verkooijen, 2008 #1039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Verkooijen et al., 2008</w:t>
              </w:r>
            </w:hyperlink>
            <w:r w:rsidR="00305BF7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3" w:tooltip="Bouchardy, 2006 #1046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Bouchardy et al., 2006</w:t>
              </w:r>
            </w:hyperlink>
            <w:r w:rsidR="00305BF7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ited Kingdom</w:t>
            </w:r>
          </w:p>
          <w:p w:rsidR="00D43D16" w:rsidRDefault="00D43D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illion Women Study</w:t>
            </w:r>
          </w:p>
          <w:p w:rsidR="00D43D16" w:rsidRDefault="00D43D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</w:t>
            </w:r>
            <w:r w:rsidR="00474E09">
              <w:rPr>
                <w:rFonts w:ascii="Times New Roman" w:hAnsi="Times New Roman" w:cs="Times New Roman"/>
                <w:sz w:val="24"/>
                <w:szCs w:val="24"/>
              </w:rPr>
              <w:t>-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474E09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</w:p>
        </w:tc>
        <w:tc>
          <w:tcPr>
            <w:tcW w:w="3081" w:type="dxa"/>
          </w:tcPr>
          <w:p w:rsidR="00527F87" w:rsidRDefault="001746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7% in 1998</w:t>
            </w:r>
          </w:p>
          <w:p w:rsidR="00D43D16" w:rsidRDefault="00474E0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% in 2000-2001</w:t>
            </w:r>
          </w:p>
          <w:p w:rsidR="00D43D16" w:rsidRDefault="00474E0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% in 2006</w:t>
            </w:r>
          </w:p>
        </w:tc>
        <w:tc>
          <w:tcPr>
            <w:tcW w:w="3081" w:type="dxa"/>
          </w:tcPr>
          <w:p w:rsidR="00527F87" w:rsidRDefault="001746C9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cm9tbGV5PC9BdXRob3I+PFllYXI+MjAwNDwvWWVhcj48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D43D1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43D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cm9tbGV5PC9BdXRob3I+PFllYXI+MjAwNDwvWWVhcj48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D43D1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43D16">
              <w:rPr>
                <w:rFonts w:ascii="Times New Roman" w:hAnsi="Times New Roman" w:cs="Times New Roman"/>
                <w:sz w:val="24"/>
                <w:szCs w:val="24"/>
              </w:rPr>
            </w:r>
            <w:r w:rsidR="00D43D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43D16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4" w:tooltip="Bromley, 2004 #1033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Bromley et al., 2004</w:t>
              </w:r>
            </w:hyperlink>
            <w:r w:rsidR="00D43D16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20" w:tooltip="Parkin, 2009 #1007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Parkin, 2009</w:t>
              </w:r>
            </w:hyperlink>
            <w:r w:rsidR="00D43D16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ited States</w:t>
            </w:r>
          </w:p>
          <w:p w:rsidR="0007081D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tional prescription and therapeutic index databases</w:t>
            </w:r>
          </w:p>
          <w:p w:rsidR="0007081D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-74 years</w:t>
            </w:r>
          </w:p>
        </w:tc>
        <w:tc>
          <w:tcPr>
            <w:tcW w:w="3081" w:type="dxa"/>
          </w:tcPr>
          <w:p w:rsidR="00527F87" w:rsidRDefault="002A3DD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42% in 2001</w:t>
            </w:r>
          </w:p>
          <w:p w:rsidR="004D6FBF" w:rsidRDefault="004D6FB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lined to 28% in 2003</w:t>
            </w:r>
          </w:p>
        </w:tc>
        <w:tc>
          <w:tcPr>
            <w:tcW w:w="3081" w:type="dxa"/>
          </w:tcPr>
          <w:p w:rsidR="00527F87" w:rsidRDefault="002A3DD5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XJzaDwvQXV0aG9yPjxZZWFyPjIwMDQ8L1llYXI+PFJl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</w:fldData>
              </w:fldChar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XJzaDwvQXV0aG9yPjxZZWFyPjIwMDQ8L1llYXI+PFJl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</w:fldData>
              </w:fldChar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01479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7" w:tooltip="Hersh, 2004 #1003" w:history="1">
              <w:r w:rsidR="00285506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Hersh et al., 2004</w:t>
              </w:r>
            </w:hyperlink>
            <w:r w:rsidR="00B01479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ruguay</w:t>
            </w:r>
          </w:p>
        </w:tc>
        <w:tc>
          <w:tcPr>
            <w:tcW w:w="3081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81" w:type="dxa"/>
          </w:tcPr>
          <w:p w:rsidR="00527F87" w:rsidRDefault="00AD04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l</w:t>
            </w:r>
          </w:p>
        </w:tc>
      </w:tr>
    </w:tbl>
    <w:p w:rsidR="00AA335D" w:rsidRDefault="00AA335D" w:rsidP="00B325DB">
      <w:pPr>
        <w:rPr>
          <w:rFonts w:ascii="Times New Roman" w:hAnsi="Times New Roman" w:cs="Times New Roman"/>
          <w:sz w:val="20"/>
          <w:szCs w:val="20"/>
        </w:rPr>
      </w:pPr>
    </w:p>
    <w:p w:rsidR="00E36FDE" w:rsidRPr="00B325DB" w:rsidRDefault="00E36FDE" w:rsidP="00B325DB">
      <w:pPr>
        <w:rPr>
          <w:rFonts w:ascii="Times New Roman" w:hAnsi="Times New Roman" w:cs="Times New Roman"/>
          <w:sz w:val="20"/>
          <w:szCs w:val="20"/>
        </w:rPr>
      </w:pP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027"/>
        <w:gridCol w:w="8089"/>
      </w:tblGrid>
      <w:tr w:rsidR="00AA335D" w:rsidRPr="00AA335D" w:rsidTr="00AA335D">
        <w:trPr>
          <w:tblCellSpacing w:w="15" w:type="dxa"/>
        </w:trPr>
        <w:tc>
          <w:tcPr>
            <w:tcW w:w="982" w:type="dxa"/>
            <w:vAlign w:val="center"/>
          </w:tcPr>
          <w:p w:rsidR="00AA335D" w:rsidRPr="00AA335D" w:rsidRDefault="00AA335D" w:rsidP="00AA335D">
            <w:pPr>
              <w:spacing w:after="0" w:line="240" w:lineRule="auto"/>
              <w:jc w:val="center"/>
              <w:rPr>
                <w:rFonts w:ascii="Trebuchet MS" w:eastAsia="Times New Roman" w:hAnsi="Trebuchet MS" w:cs="Times New Roman"/>
                <w:b/>
                <w:bCs/>
                <w:color w:val="0A0905"/>
                <w:sz w:val="18"/>
                <w:szCs w:val="18"/>
              </w:rPr>
            </w:pPr>
          </w:p>
        </w:tc>
        <w:tc>
          <w:tcPr>
            <w:tcW w:w="8044" w:type="dxa"/>
            <w:vAlign w:val="center"/>
          </w:tcPr>
          <w:p w:rsidR="00AA335D" w:rsidRPr="00AA335D" w:rsidRDefault="00AA335D" w:rsidP="00AA335D">
            <w:pPr>
              <w:spacing w:after="0" w:line="240" w:lineRule="auto"/>
              <w:rPr>
                <w:rFonts w:ascii="Trebuchet MS" w:eastAsia="Times New Roman" w:hAnsi="Trebuchet MS" w:cs="Times New Roman"/>
                <w:color w:val="0A0905"/>
                <w:sz w:val="18"/>
                <w:szCs w:val="18"/>
              </w:rPr>
            </w:pPr>
          </w:p>
        </w:tc>
      </w:tr>
    </w:tbl>
    <w:p w:rsidR="00AA335D" w:rsidRDefault="00AA335D">
      <w:pPr>
        <w:rPr>
          <w:rFonts w:ascii="Times New Roman" w:hAnsi="Times New Roman" w:cs="Times New Roman"/>
          <w:b/>
          <w:sz w:val="24"/>
          <w:szCs w:val="24"/>
        </w:rPr>
      </w:pPr>
    </w:p>
    <w:p w:rsidR="00AA335D" w:rsidRDefault="00AA335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527F87" w:rsidRPr="00121B62" w:rsidRDefault="00121B62">
      <w:pPr>
        <w:rPr>
          <w:rFonts w:ascii="Times New Roman" w:hAnsi="Times New Roman" w:cs="Times New Roman"/>
          <w:b/>
          <w:sz w:val="24"/>
          <w:szCs w:val="24"/>
        </w:rPr>
      </w:pPr>
      <w:r w:rsidRPr="00121B62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285506" w:rsidRPr="00285506" w:rsidRDefault="00527F87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285506" w:rsidRPr="00285506">
        <w:rPr>
          <w:rFonts w:ascii="Calibri" w:hAnsi="Calibri" w:cs="Times New Roman"/>
          <w:noProof/>
          <w:szCs w:val="24"/>
        </w:rPr>
        <w:t xml:space="preserve">BERMEJO, M. J. &amp; PEREZ, I. R. 2005. Physicians and the prescription of hormone replacement therapy in Spain. </w:t>
      </w:r>
      <w:r w:rsidR="00285506" w:rsidRPr="00285506">
        <w:rPr>
          <w:rFonts w:ascii="Calibri" w:hAnsi="Calibri" w:cs="Times New Roman"/>
          <w:i/>
          <w:noProof/>
          <w:szCs w:val="24"/>
        </w:rPr>
        <w:t>Health Policy,</w:t>
      </w:r>
      <w:r w:rsidR="00285506" w:rsidRPr="00285506">
        <w:rPr>
          <w:rFonts w:ascii="Calibri" w:hAnsi="Calibri" w:cs="Times New Roman"/>
          <w:noProof/>
          <w:szCs w:val="24"/>
        </w:rPr>
        <w:t xml:space="preserve"> 73</w:t>
      </w:r>
      <w:r w:rsidR="00285506" w:rsidRPr="00285506">
        <w:rPr>
          <w:rFonts w:ascii="Calibri" w:hAnsi="Calibri" w:cs="Times New Roman"/>
          <w:b/>
          <w:noProof/>
          <w:szCs w:val="24"/>
        </w:rPr>
        <w:t>,</w:t>
      </w:r>
      <w:r w:rsidR="00285506" w:rsidRPr="00285506">
        <w:rPr>
          <w:rFonts w:ascii="Calibri" w:hAnsi="Calibri" w:cs="Times New Roman"/>
          <w:noProof/>
          <w:szCs w:val="24"/>
        </w:rPr>
        <w:t xml:space="preserve"> 58-65.</w:t>
      </w:r>
      <w:bookmarkEnd w:id="1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" w:name="_ENREF_2"/>
      <w:r w:rsidRPr="00285506">
        <w:rPr>
          <w:rFonts w:ascii="Calibri" w:hAnsi="Calibri" w:cs="Times New Roman"/>
          <w:noProof/>
          <w:szCs w:val="24"/>
        </w:rPr>
        <w:t xml:space="preserve">BILGRAMI, I., BLOWER, K., FENG, J., STEFANKO, G. &amp; TAN, E. 2004. Changes in the use of hormone replacement therapy in New Zealand following the publication of the Women’s Health Initiative trial. </w:t>
      </w:r>
      <w:r w:rsidRPr="00285506">
        <w:rPr>
          <w:rFonts w:ascii="Calibri" w:hAnsi="Calibri" w:cs="Times New Roman"/>
          <w:i/>
          <w:noProof/>
          <w:szCs w:val="24"/>
        </w:rPr>
        <w:t>Journal of the New Zealand Medical Association,</w:t>
      </w:r>
      <w:r w:rsidRPr="00285506">
        <w:rPr>
          <w:rFonts w:ascii="Calibri" w:hAnsi="Calibri" w:cs="Times New Roman"/>
          <w:noProof/>
          <w:szCs w:val="24"/>
        </w:rPr>
        <w:t xml:space="preserve"> 117.</w:t>
      </w:r>
      <w:bookmarkEnd w:id="2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3" w:name="_ENREF_3"/>
      <w:r w:rsidRPr="00285506">
        <w:rPr>
          <w:rFonts w:ascii="Calibri" w:hAnsi="Calibri" w:cs="Times New Roman"/>
          <w:noProof/>
          <w:szCs w:val="24"/>
        </w:rPr>
        <w:t xml:space="preserve">BOUCHARDY, C., MORABIA, A., VERKOOIJEN, H. M., FIORETTA, G., WESPI, Y. &amp; SCHÄFER, P. 2006. Remarkable change in age-specific breast cancer incidence in the Swiss canton of Geneva and its possible relation with the use of hormone replacement therapy. </w:t>
      </w:r>
      <w:r w:rsidRPr="00285506">
        <w:rPr>
          <w:rFonts w:ascii="Calibri" w:hAnsi="Calibri" w:cs="Times New Roman"/>
          <w:i/>
          <w:noProof/>
          <w:szCs w:val="24"/>
        </w:rPr>
        <w:t>BMC cancer,</w:t>
      </w:r>
      <w:r w:rsidRPr="00285506">
        <w:rPr>
          <w:rFonts w:ascii="Calibri" w:hAnsi="Calibri" w:cs="Times New Roman"/>
          <w:noProof/>
          <w:szCs w:val="24"/>
        </w:rPr>
        <w:t xml:space="preserve"> 6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78.</w:t>
      </w:r>
      <w:bookmarkEnd w:id="3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4" w:name="_ENREF_4"/>
      <w:r w:rsidRPr="00285506">
        <w:rPr>
          <w:rFonts w:ascii="Calibri" w:hAnsi="Calibri" w:cs="Times New Roman"/>
          <w:noProof/>
          <w:szCs w:val="24"/>
        </w:rPr>
        <w:t xml:space="preserve">BROMLEY, S. E., DE VRIES, C. S. &amp; FARMER, R. D. 2004. Utilisation of hormone replacement therapy in the United Kingdom. A descriptive study using the general practice research database. </w:t>
      </w:r>
      <w:r w:rsidRPr="00285506">
        <w:rPr>
          <w:rFonts w:ascii="Calibri" w:hAnsi="Calibri" w:cs="Times New Roman"/>
          <w:i/>
          <w:noProof/>
          <w:szCs w:val="24"/>
        </w:rPr>
        <w:t>BJOG,</w:t>
      </w:r>
      <w:r w:rsidRPr="00285506">
        <w:rPr>
          <w:rFonts w:ascii="Calibri" w:hAnsi="Calibri" w:cs="Times New Roman"/>
          <w:noProof/>
          <w:szCs w:val="24"/>
        </w:rPr>
        <w:t xml:space="preserve"> 111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369-76.</w:t>
      </w:r>
      <w:bookmarkEnd w:id="4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5" w:name="_ENREF_5"/>
      <w:r w:rsidRPr="00285506">
        <w:rPr>
          <w:rFonts w:ascii="Calibri" w:hAnsi="Calibri" w:cs="Times New Roman"/>
          <w:noProof/>
          <w:szCs w:val="24"/>
        </w:rPr>
        <w:t xml:space="preserve">CROCETTI, E., BUZZONI, C., FALCINI, F., CORTESI, L., DE LISI, V., FERRETTI, S., TUMINO, R., RUSSO, A. &amp; PACI, E. 2010. Disentangling the roles of mammographic screening and HRT in recent breast cancer incidence trends in Italy by analyses based on calendar time and time since screening activation. </w:t>
      </w:r>
      <w:r w:rsidRPr="00285506">
        <w:rPr>
          <w:rFonts w:ascii="Calibri" w:hAnsi="Calibri" w:cs="Times New Roman"/>
          <w:i/>
          <w:noProof/>
          <w:szCs w:val="24"/>
        </w:rPr>
        <w:t>The breast journal,</w:t>
      </w:r>
      <w:r w:rsidRPr="00285506">
        <w:rPr>
          <w:rFonts w:ascii="Calibri" w:hAnsi="Calibri" w:cs="Times New Roman"/>
          <w:noProof/>
          <w:szCs w:val="24"/>
        </w:rPr>
        <w:t xml:space="preserve"> 16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350-355.</w:t>
      </w:r>
      <w:bookmarkEnd w:id="5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6" w:name="_ENREF_6"/>
      <w:r w:rsidRPr="00285506">
        <w:rPr>
          <w:rFonts w:ascii="Calibri" w:hAnsi="Calibri" w:cs="Times New Roman"/>
          <w:noProof/>
          <w:szCs w:val="24"/>
        </w:rPr>
        <w:t xml:space="preserve">DE, P., NEUTEL, C. I., OLIVOTTO, I. &amp; MORRISON, H. 2010. Breast cancer incidence and hormone replacement therapy in Canada. </w:t>
      </w:r>
      <w:r w:rsidRPr="00285506">
        <w:rPr>
          <w:rFonts w:ascii="Calibri" w:hAnsi="Calibri" w:cs="Times New Roman"/>
          <w:i/>
          <w:noProof/>
          <w:szCs w:val="24"/>
        </w:rPr>
        <w:t>Journal of the National Cancer Institute,</w:t>
      </w:r>
      <w:r w:rsidRPr="00285506">
        <w:rPr>
          <w:rFonts w:ascii="Calibri" w:hAnsi="Calibri" w:cs="Times New Roman"/>
          <w:noProof/>
          <w:szCs w:val="24"/>
        </w:rPr>
        <w:t xml:space="preserve"> 102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1489-1495.</w:t>
      </w:r>
      <w:bookmarkEnd w:id="6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7" w:name="_ENREF_7"/>
      <w:r w:rsidRPr="00285506">
        <w:rPr>
          <w:rFonts w:ascii="Calibri" w:hAnsi="Calibri" w:cs="Times New Roman"/>
          <w:noProof/>
          <w:szCs w:val="24"/>
        </w:rPr>
        <w:t xml:space="preserve">HERSH, A. L., STEFANICK, M. L. &amp; STAFFORD, R. S. 2004. National use of postmenopausal hormone therapy: annual trends and response to recent evidence. </w:t>
      </w:r>
      <w:r w:rsidRPr="00285506">
        <w:rPr>
          <w:rFonts w:ascii="Calibri" w:hAnsi="Calibri" w:cs="Times New Roman"/>
          <w:i/>
          <w:noProof/>
          <w:szCs w:val="24"/>
        </w:rPr>
        <w:t>JAMA,</w:t>
      </w:r>
      <w:r w:rsidRPr="00285506">
        <w:rPr>
          <w:rFonts w:ascii="Calibri" w:hAnsi="Calibri" w:cs="Times New Roman"/>
          <w:noProof/>
          <w:szCs w:val="24"/>
        </w:rPr>
        <w:t xml:space="preserve"> 291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47-53.</w:t>
      </w:r>
      <w:bookmarkEnd w:id="7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8" w:name="_ENREF_8"/>
      <w:r w:rsidRPr="00285506">
        <w:rPr>
          <w:rFonts w:ascii="Calibri" w:hAnsi="Calibri" w:cs="Times New Roman"/>
          <w:noProof/>
          <w:szCs w:val="24"/>
        </w:rPr>
        <w:t xml:space="preserve">HOLM, E., AALTONEN, K., HEIKKINEN, A.-M. &amp; TIIHONEN, M. 2014. From systemic hormone therapy to vaginal estrogen–a nationwide register study in Finland, 2003–2012. </w:t>
      </w:r>
      <w:r w:rsidRPr="00285506">
        <w:rPr>
          <w:rFonts w:ascii="Calibri" w:hAnsi="Calibri" w:cs="Times New Roman"/>
          <w:i/>
          <w:noProof/>
          <w:szCs w:val="24"/>
        </w:rPr>
        <w:t>Maturitas</w:t>
      </w:r>
      <w:r w:rsidRPr="00285506">
        <w:rPr>
          <w:rFonts w:ascii="Calibri" w:hAnsi="Calibri" w:cs="Times New Roman"/>
          <w:noProof/>
          <w:szCs w:val="24"/>
        </w:rPr>
        <w:t>.</w:t>
      </w:r>
      <w:bookmarkEnd w:id="8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9" w:name="_ENREF_9"/>
      <w:r w:rsidRPr="00285506">
        <w:rPr>
          <w:rFonts w:ascii="Calibri" w:hAnsi="Calibri" w:cs="Times New Roman"/>
          <w:noProof/>
          <w:szCs w:val="24"/>
        </w:rPr>
        <w:t xml:space="preserve">KIRKBY, R. &amp; SAIF, A. 2004. Screening, supplements and the use of hormonal replacement therapy in postmenopausal women in a family medicine department prior to the publication of the Woman's Health Initiative report. </w:t>
      </w:r>
      <w:r w:rsidRPr="00285506">
        <w:rPr>
          <w:rFonts w:ascii="Calibri" w:hAnsi="Calibri" w:cs="Times New Roman"/>
          <w:i/>
          <w:noProof/>
          <w:szCs w:val="24"/>
        </w:rPr>
        <w:t>Annals of Saudi medicine,</w:t>
      </w:r>
      <w:r w:rsidRPr="00285506">
        <w:rPr>
          <w:rFonts w:ascii="Calibri" w:hAnsi="Calibri" w:cs="Times New Roman"/>
          <w:noProof/>
          <w:szCs w:val="24"/>
        </w:rPr>
        <w:t xml:space="preserve"> 24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175-178.</w:t>
      </w:r>
      <w:bookmarkEnd w:id="9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0" w:name="_ENREF_10"/>
      <w:r w:rsidRPr="00285506">
        <w:rPr>
          <w:rFonts w:ascii="Calibri" w:hAnsi="Calibri" w:cs="Times New Roman"/>
          <w:noProof/>
          <w:szCs w:val="24"/>
        </w:rPr>
        <w:t xml:space="preserve">LAMBE, M., WIGERTZ, A., HOLMQVIST, M., ADOLFSSON, J., BARDAGE, C., FORNANDER, T., KARLSSON, P., ODLIND, V., PERSSON, I. &amp; AHLGREN, J. 2010. Reductions in use of hormone replacement therapy: effects on Swedish breast cancer incidence trends only seen after several years. </w:t>
      </w:r>
      <w:r w:rsidRPr="00285506">
        <w:rPr>
          <w:rFonts w:ascii="Calibri" w:hAnsi="Calibri" w:cs="Times New Roman"/>
          <w:i/>
          <w:noProof/>
          <w:szCs w:val="24"/>
        </w:rPr>
        <w:t>Breast cancer research and treatment,</w:t>
      </w:r>
      <w:r w:rsidRPr="00285506">
        <w:rPr>
          <w:rFonts w:ascii="Calibri" w:hAnsi="Calibri" w:cs="Times New Roman"/>
          <w:noProof/>
          <w:szCs w:val="24"/>
        </w:rPr>
        <w:t xml:space="preserve"> 121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679-683.</w:t>
      </w:r>
      <w:bookmarkEnd w:id="10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1" w:name="_ENREF_11"/>
      <w:r w:rsidRPr="00285506">
        <w:rPr>
          <w:rFonts w:ascii="Calibri" w:hAnsi="Calibri" w:cs="Times New Roman"/>
          <w:noProof/>
          <w:szCs w:val="24"/>
        </w:rPr>
        <w:t xml:space="preserve">LINOS, E., SPANOS, D., ROSNER, B. A., LINOS, K., HESKETH, T., QU, J. D., GAO, Y.-T., ZHENG, W. &amp; COLDITZ, G. A. 2008. Effects of reproductive and demographic changes on breast cancer incidence in China: a modeling analysis. </w:t>
      </w:r>
      <w:r w:rsidRPr="00285506">
        <w:rPr>
          <w:rFonts w:ascii="Calibri" w:hAnsi="Calibri" w:cs="Times New Roman"/>
          <w:i/>
          <w:noProof/>
          <w:szCs w:val="24"/>
        </w:rPr>
        <w:t>Journal of the National Cancer Institute,</w:t>
      </w:r>
      <w:r w:rsidRPr="00285506">
        <w:rPr>
          <w:rFonts w:ascii="Calibri" w:hAnsi="Calibri" w:cs="Times New Roman"/>
          <w:noProof/>
          <w:szCs w:val="24"/>
        </w:rPr>
        <w:t xml:space="preserve"> 100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1352-1360.</w:t>
      </w:r>
      <w:bookmarkEnd w:id="11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2" w:name="_ENREF_12"/>
      <w:r w:rsidRPr="00285506">
        <w:rPr>
          <w:rFonts w:ascii="Calibri" w:hAnsi="Calibri" w:cs="Times New Roman"/>
          <w:noProof/>
          <w:szCs w:val="24"/>
        </w:rPr>
        <w:t xml:space="preserve">LUCAS, R. &amp; BARROS, H. 2008. Life prevalence of hormone replacement therapy and profile of users have not changed among women with self-reported menopause in the last two decades in Porto, Portugal. </w:t>
      </w:r>
      <w:r w:rsidRPr="00285506">
        <w:rPr>
          <w:rFonts w:ascii="Calibri" w:hAnsi="Calibri" w:cs="Times New Roman"/>
          <w:i/>
          <w:noProof/>
          <w:szCs w:val="24"/>
        </w:rPr>
        <w:t>Climacteric,</w:t>
      </w:r>
      <w:r w:rsidRPr="00285506">
        <w:rPr>
          <w:rFonts w:ascii="Calibri" w:hAnsi="Calibri" w:cs="Times New Roman"/>
          <w:noProof/>
          <w:szCs w:val="24"/>
        </w:rPr>
        <w:t xml:space="preserve"> 11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26-31.</w:t>
      </w:r>
      <w:bookmarkEnd w:id="12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3" w:name="_ENREF_13"/>
      <w:r w:rsidRPr="00285506">
        <w:rPr>
          <w:rFonts w:ascii="Calibri" w:hAnsi="Calibri" w:cs="Times New Roman"/>
          <w:noProof/>
          <w:szCs w:val="24"/>
        </w:rPr>
        <w:t xml:space="preserve">MACLENNAN, A. H., TAYLOR, A. W. &amp; WILSON, D. 2004. Hormone therapy use after the women's health initiative. </w:t>
      </w:r>
      <w:r w:rsidRPr="00285506">
        <w:rPr>
          <w:rFonts w:ascii="Calibri" w:hAnsi="Calibri" w:cs="Times New Roman"/>
          <w:i/>
          <w:noProof/>
          <w:szCs w:val="24"/>
        </w:rPr>
        <w:t>Climacteric,</w:t>
      </w:r>
      <w:r w:rsidRPr="00285506">
        <w:rPr>
          <w:rFonts w:ascii="Calibri" w:hAnsi="Calibri" w:cs="Times New Roman"/>
          <w:noProof/>
          <w:szCs w:val="24"/>
        </w:rPr>
        <w:t xml:space="preserve"> 7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138-142.</w:t>
      </w:r>
      <w:bookmarkEnd w:id="13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4" w:name="_ENREF_14"/>
      <w:r w:rsidRPr="00285506">
        <w:rPr>
          <w:rFonts w:ascii="Calibri" w:hAnsi="Calibri" w:cs="Times New Roman"/>
          <w:noProof/>
          <w:szCs w:val="24"/>
        </w:rPr>
        <w:t xml:space="preserve">MAIN, P. &amp; ROBINSON, M. 2008. Changes in utilisation of hormone replacement therapy in Australia following publication of the findings of the Women's Health Initiative. </w:t>
      </w:r>
      <w:r w:rsidRPr="00285506">
        <w:rPr>
          <w:rFonts w:ascii="Calibri" w:hAnsi="Calibri" w:cs="Times New Roman"/>
          <w:i/>
          <w:noProof/>
          <w:szCs w:val="24"/>
        </w:rPr>
        <w:t>Pharmacoepidemiology and drug safety,</w:t>
      </w:r>
      <w:r w:rsidRPr="00285506">
        <w:rPr>
          <w:rFonts w:ascii="Calibri" w:hAnsi="Calibri" w:cs="Times New Roman"/>
          <w:noProof/>
          <w:szCs w:val="24"/>
        </w:rPr>
        <w:t xml:space="preserve"> 17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861-868.</w:t>
      </w:r>
      <w:bookmarkEnd w:id="14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5" w:name="_ENREF_15"/>
      <w:r w:rsidRPr="00285506">
        <w:rPr>
          <w:rFonts w:ascii="Calibri" w:hAnsi="Calibri" w:cs="Times New Roman"/>
          <w:noProof/>
          <w:szCs w:val="24"/>
        </w:rPr>
        <w:t xml:space="preserve">MANZOLI, L., DI GIOVANNI, P., DEL DUCA, L., DE ALOYSIO, D., FESTI, D., CAPODICASA, S., MONASTRA, G., ROMANO, F. &amp; STANISCIA, T. 2004. Use of hormone replacement therapy in Italian women aged 50-70 years. </w:t>
      </w:r>
      <w:r w:rsidRPr="00285506">
        <w:rPr>
          <w:rFonts w:ascii="Calibri" w:hAnsi="Calibri" w:cs="Times New Roman"/>
          <w:i/>
          <w:noProof/>
          <w:szCs w:val="24"/>
        </w:rPr>
        <w:t>Maturitas,</w:t>
      </w:r>
      <w:r w:rsidRPr="00285506">
        <w:rPr>
          <w:rFonts w:ascii="Calibri" w:hAnsi="Calibri" w:cs="Times New Roman"/>
          <w:noProof/>
          <w:szCs w:val="24"/>
        </w:rPr>
        <w:t xml:space="preserve"> 49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241-51.</w:t>
      </w:r>
      <w:bookmarkEnd w:id="15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6" w:name="_ENREF_16"/>
      <w:r w:rsidRPr="00285506">
        <w:rPr>
          <w:rFonts w:ascii="Calibri" w:hAnsi="Calibri" w:cs="Times New Roman"/>
          <w:noProof/>
          <w:szCs w:val="24"/>
        </w:rPr>
        <w:t xml:space="preserve">MEYER, H. E., LOFTHUS, C. M., SOGAARD, A. J. &amp; FALCH, J. A. 2009. Change in the use of hormone replacement therapy and the incidence of fracture in Oslo. </w:t>
      </w:r>
      <w:r w:rsidRPr="00285506">
        <w:rPr>
          <w:rFonts w:ascii="Calibri" w:hAnsi="Calibri" w:cs="Times New Roman"/>
          <w:i/>
          <w:noProof/>
          <w:szCs w:val="24"/>
        </w:rPr>
        <w:t>Osteoporos Int,</w:t>
      </w:r>
      <w:r w:rsidRPr="00285506">
        <w:rPr>
          <w:rFonts w:ascii="Calibri" w:hAnsi="Calibri" w:cs="Times New Roman"/>
          <w:noProof/>
          <w:szCs w:val="24"/>
        </w:rPr>
        <w:t xml:space="preserve"> 20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827-30.</w:t>
      </w:r>
      <w:bookmarkEnd w:id="16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7" w:name="_ENREF_17"/>
      <w:r w:rsidRPr="00285506">
        <w:rPr>
          <w:rFonts w:ascii="Calibri" w:hAnsi="Calibri" w:cs="Times New Roman"/>
          <w:noProof/>
          <w:szCs w:val="24"/>
        </w:rPr>
        <w:t xml:space="preserve">NAGATA, C., MATSUSHITA, Y. &amp; SHIMIZU, H. 1996. Prevalence of hormone replacement therapy and user's characteristics: a community survey in Japan. </w:t>
      </w:r>
      <w:r w:rsidRPr="00285506">
        <w:rPr>
          <w:rFonts w:ascii="Calibri" w:hAnsi="Calibri" w:cs="Times New Roman"/>
          <w:i/>
          <w:noProof/>
          <w:szCs w:val="24"/>
        </w:rPr>
        <w:t>Maturitas,</w:t>
      </w:r>
      <w:r w:rsidRPr="00285506">
        <w:rPr>
          <w:rFonts w:ascii="Calibri" w:hAnsi="Calibri" w:cs="Times New Roman"/>
          <w:noProof/>
          <w:szCs w:val="24"/>
        </w:rPr>
        <w:t xml:space="preserve"> 25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201-207.</w:t>
      </w:r>
      <w:bookmarkEnd w:id="17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8" w:name="_ENREF_18"/>
      <w:r w:rsidRPr="00285506">
        <w:rPr>
          <w:rFonts w:ascii="Calibri" w:hAnsi="Calibri" w:cs="Times New Roman"/>
          <w:noProof/>
          <w:szCs w:val="24"/>
        </w:rPr>
        <w:t xml:space="preserve">NEUTEL, C. I. &amp; MORRISON, H. 2010. Could recent decreases in breast cancer incidence really be due to lower HRT use? Trends in attributable risk for modifiable breast cancer risk factors in Canadian women. </w:t>
      </w:r>
      <w:r w:rsidRPr="00285506">
        <w:rPr>
          <w:rFonts w:ascii="Calibri" w:hAnsi="Calibri" w:cs="Times New Roman"/>
          <w:i/>
          <w:noProof/>
          <w:szCs w:val="24"/>
        </w:rPr>
        <w:t>Can J Public Health,</w:t>
      </w:r>
      <w:r w:rsidRPr="00285506">
        <w:rPr>
          <w:rFonts w:ascii="Calibri" w:hAnsi="Calibri" w:cs="Times New Roman"/>
          <w:noProof/>
          <w:szCs w:val="24"/>
        </w:rPr>
        <w:t xml:space="preserve"> 101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405-9.</w:t>
      </w:r>
      <w:bookmarkEnd w:id="18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9" w:name="_ENREF_19"/>
      <w:r w:rsidRPr="00285506">
        <w:rPr>
          <w:rFonts w:ascii="Calibri" w:hAnsi="Calibri" w:cs="Times New Roman"/>
          <w:noProof/>
          <w:szCs w:val="24"/>
        </w:rPr>
        <w:t xml:space="preserve">NORTH, F. &amp; SHARPLES, K. 2001. Changes in the use of hormone replacement therapy in New Zealand from 1991-1997. </w:t>
      </w:r>
      <w:r w:rsidRPr="00285506">
        <w:rPr>
          <w:rFonts w:ascii="Calibri" w:hAnsi="Calibri" w:cs="Times New Roman"/>
          <w:i/>
          <w:noProof/>
          <w:szCs w:val="24"/>
        </w:rPr>
        <w:t>The New Zealand medical journal,</w:t>
      </w:r>
      <w:r w:rsidRPr="00285506">
        <w:rPr>
          <w:rFonts w:ascii="Calibri" w:hAnsi="Calibri" w:cs="Times New Roman"/>
          <w:noProof/>
          <w:szCs w:val="24"/>
        </w:rPr>
        <w:t xml:space="preserve"> 114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250-253.</w:t>
      </w:r>
      <w:bookmarkEnd w:id="19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0" w:name="_ENREF_20"/>
      <w:r w:rsidRPr="00285506">
        <w:rPr>
          <w:rFonts w:ascii="Calibri" w:hAnsi="Calibri" w:cs="Times New Roman"/>
          <w:noProof/>
          <w:szCs w:val="24"/>
        </w:rPr>
        <w:t xml:space="preserve">PARKIN, D. M. 2009. Is the recent fall in incidence of post-menopausal breast cancer in UK related to changes in use of hormone replacement therapy? </w:t>
      </w:r>
      <w:r w:rsidRPr="00285506">
        <w:rPr>
          <w:rFonts w:ascii="Calibri" w:hAnsi="Calibri" w:cs="Times New Roman"/>
          <w:i/>
          <w:noProof/>
          <w:szCs w:val="24"/>
        </w:rPr>
        <w:t>European Journal of Cancer,</w:t>
      </w:r>
      <w:r w:rsidRPr="00285506">
        <w:rPr>
          <w:rFonts w:ascii="Calibri" w:hAnsi="Calibri" w:cs="Times New Roman"/>
          <w:noProof/>
          <w:szCs w:val="24"/>
        </w:rPr>
        <w:t xml:space="preserve"> 45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1649-53.</w:t>
      </w:r>
      <w:bookmarkEnd w:id="20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1" w:name="_ENREF_21"/>
      <w:r w:rsidRPr="00285506">
        <w:rPr>
          <w:rFonts w:ascii="Calibri" w:hAnsi="Calibri" w:cs="Times New Roman"/>
          <w:noProof/>
          <w:szCs w:val="24"/>
        </w:rPr>
        <w:t xml:space="preserve">POLLÁN, M., MICHELENA, M., ARDANAZ, E., IZQUIERDO, A., SÁNCHEZ-PÉREZ, M. &amp; TORRELLA, A. 2010. Breast cancer incidence in Spain before, during and after the implementation of screening programmes. </w:t>
      </w:r>
      <w:r w:rsidRPr="00285506">
        <w:rPr>
          <w:rFonts w:ascii="Calibri" w:hAnsi="Calibri" w:cs="Times New Roman"/>
          <w:i/>
          <w:noProof/>
          <w:szCs w:val="24"/>
        </w:rPr>
        <w:t>Annals of oncology: official journal of the European Society for Medical Oncology/ESMO,</w:t>
      </w:r>
      <w:r w:rsidRPr="00285506">
        <w:rPr>
          <w:rFonts w:ascii="Calibri" w:hAnsi="Calibri" w:cs="Times New Roman"/>
          <w:noProof/>
          <w:szCs w:val="24"/>
        </w:rPr>
        <w:t xml:space="preserve"> 21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iii97-102.</w:t>
      </w:r>
      <w:bookmarkEnd w:id="21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2" w:name="_ENREF_22"/>
      <w:r w:rsidRPr="00285506">
        <w:rPr>
          <w:rFonts w:ascii="Calibri" w:hAnsi="Calibri" w:cs="Times New Roman"/>
          <w:noProof/>
          <w:szCs w:val="24"/>
        </w:rPr>
        <w:t xml:space="preserve">RACHON, D., ZDROJEWSKI, T., SUCHECKA-RACHON, K., SZPAKOWSKI, P., BANDOSZ, P., MANIKOWSKI, A. &amp; WYRZYKOWSKI, B. 2004. Knowledge and use of hormone replacement therapy among Polish women: estimates from a nationally representative study--HORTPOL 2002. </w:t>
      </w:r>
      <w:r w:rsidRPr="00285506">
        <w:rPr>
          <w:rFonts w:ascii="Calibri" w:hAnsi="Calibri" w:cs="Times New Roman"/>
          <w:i/>
          <w:noProof/>
          <w:szCs w:val="24"/>
        </w:rPr>
        <w:t>Maturitas,</w:t>
      </w:r>
      <w:r w:rsidRPr="00285506">
        <w:rPr>
          <w:rFonts w:ascii="Calibri" w:hAnsi="Calibri" w:cs="Times New Roman"/>
          <w:noProof/>
          <w:szCs w:val="24"/>
        </w:rPr>
        <w:t xml:space="preserve"> 47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31-7.</w:t>
      </w:r>
      <w:bookmarkEnd w:id="22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3" w:name="_ENREF_23"/>
      <w:r w:rsidRPr="00285506">
        <w:rPr>
          <w:rFonts w:ascii="Calibri" w:hAnsi="Calibri" w:cs="Times New Roman"/>
          <w:noProof/>
          <w:szCs w:val="24"/>
        </w:rPr>
        <w:t xml:space="preserve">SERADOUR, B., ALLEMAND, H., WEILL, A. &amp; RICORDEAU, P. 2009. Changes by age in breast cancer incidence, mammography screening and hormone therapy use in France from 2000 to 2006. </w:t>
      </w:r>
      <w:r w:rsidRPr="00285506">
        <w:rPr>
          <w:rFonts w:ascii="Calibri" w:hAnsi="Calibri" w:cs="Times New Roman"/>
          <w:i/>
          <w:noProof/>
          <w:szCs w:val="24"/>
        </w:rPr>
        <w:t>Bull Cancer,</w:t>
      </w:r>
      <w:r w:rsidRPr="00285506">
        <w:rPr>
          <w:rFonts w:ascii="Calibri" w:hAnsi="Calibri" w:cs="Times New Roman"/>
          <w:noProof/>
          <w:szCs w:val="24"/>
        </w:rPr>
        <w:t xml:space="preserve"> 96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E1-6.</w:t>
      </w:r>
      <w:bookmarkEnd w:id="23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4" w:name="_ENREF_24"/>
      <w:r w:rsidRPr="00285506">
        <w:rPr>
          <w:rFonts w:ascii="Calibri" w:hAnsi="Calibri" w:cs="Times New Roman"/>
          <w:noProof/>
          <w:szCs w:val="24"/>
        </w:rPr>
        <w:t xml:space="preserve">SILVERMAN, B. G. &amp; KOKIA, E. S. 2009. Use of hormone replacement therapy, 1998-2007: sustained impact of the Women's Health Initiative findings. </w:t>
      </w:r>
      <w:r w:rsidRPr="00285506">
        <w:rPr>
          <w:rFonts w:ascii="Calibri" w:hAnsi="Calibri" w:cs="Times New Roman"/>
          <w:i/>
          <w:noProof/>
          <w:szCs w:val="24"/>
        </w:rPr>
        <w:t>Annals of Pharmacotherapy,</w:t>
      </w:r>
      <w:r w:rsidRPr="00285506">
        <w:rPr>
          <w:rFonts w:ascii="Calibri" w:hAnsi="Calibri" w:cs="Times New Roman"/>
          <w:noProof/>
          <w:szCs w:val="24"/>
        </w:rPr>
        <w:t xml:space="preserve"> 43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251-8.</w:t>
      </w:r>
      <w:bookmarkEnd w:id="24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5" w:name="_ENREF_25"/>
      <w:r w:rsidRPr="00285506">
        <w:rPr>
          <w:rFonts w:ascii="Calibri" w:hAnsi="Calibri" w:cs="Times New Roman"/>
          <w:noProof/>
          <w:szCs w:val="24"/>
        </w:rPr>
        <w:t xml:space="preserve">SOERJOMATARAM, I., COEBERGH, J. W., LOUWMAN, M. W., VISSER, O. &amp; VAN LEEUWEN, F. E. 2007. Does the decrease in hormone replacement therapy also affect breast cancer risk in the Netherlands? </w:t>
      </w:r>
      <w:r w:rsidRPr="00285506">
        <w:rPr>
          <w:rFonts w:ascii="Calibri" w:hAnsi="Calibri" w:cs="Times New Roman"/>
          <w:i/>
          <w:noProof/>
          <w:szCs w:val="24"/>
        </w:rPr>
        <w:t>Journal of Clinical Oncology,</w:t>
      </w:r>
      <w:r w:rsidRPr="00285506">
        <w:rPr>
          <w:rFonts w:ascii="Calibri" w:hAnsi="Calibri" w:cs="Times New Roman"/>
          <w:noProof/>
          <w:szCs w:val="24"/>
        </w:rPr>
        <w:t xml:space="preserve"> 25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5038-5039.</w:t>
      </w:r>
      <w:bookmarkEnd w:id="25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6" w:name="_ENREF_26"/>
      <w:r w:rsidRPr="00285506">
        <w:rPr>
          <w:rFonts w:ascii="Calibri" w:hAnsi="Calibri" w:cs="Times New Roman"/>
          <w:noProof/>
          <w:szCs w:val="24"/>
        </w:rPr>
        <w:t xml:space="preserve">SVEINSDÓTTIR, H. &amp; OLAFSSON, R. F. 2006. Women's attitudes to hormone replacement therapy in the aftermath of the Women's Health Initiative study. </w:t>
      </w:r>
      <w:r w:rsidRPr="00285506">
        <w:rPr>
          <w:rFonts w:ascii="Calibri" w:hAnsi="Calibri" w:cs="Times New Roman"/>
          <w:i/>
          <w:noProof/>
          <w:szCs w:val="24"/>
        </w:rPr>
        <w:t>Journal of advanced nursing,</w:t>
      </w:r>
      <w:r w:rsidRPr="00285506">
        <w:rPr>
          <w:rFonts w:ascii="Calibri" w:hAnsi="Calibri" w:cs="Times New Roman"/>
          <w:noProof/>
          <w:szCs w:val="24"/>
        </w:rPr>
        <w:t xml:space="preserve"> 54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572-584.</w:t>
      </w:r>
      <w:bookmarkEnd w:id="26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7" w:name="_ENREF_27"/>
      <w:r w:rsidRPr="00285506">
        <w:rPr>
          <w:rFonts w:ascii="Calibri" w:hAnsi="Calibri" w:cs="Times New Roman"/>
          <w:noProof/>
          <w:szCs w:val="24"/>
        </w:rPr>
        <w:t xml:space="preserve">VAN DUIJNHOVEN, F. J., VAN GILS, C. H., BEZEMER, I. D., PEETERS, P. H., VAN DER SCHOUW, Y. T. &amp; GROBBEE, D. E. 2006. Use of hormones in the menopausal transition period in the Netherlands between 1993 and 1997. </w:t>
      </w:r>
      <w:r w:rsidRPr="00285506">
        <w:rPr>
          <w:rFonts w:ascii="Calibri" w:hAnsi="Calibri" w:cs="Times New Roman"/>
          <w:i/>
          <w:noProof/>
          <w:szCs w:val="24"/>
        </w:rPr>
        <w:t>Maturitas,</w:t>
      </w:r>
      <w:r w:rsidRPr="00285506">
        <w:rPr>
          <w:rFonts w:ascii="Calibri" w:hAnsi="Calibri" w:cs="Times New Roman"/>
          <w:noProof/>
          <w:szCs w:val="24"/>
        </w:rPr>
        <w:t xml:space="preserve"> 53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462-475.</w:t>
      </w:r>
      <w:bookmarkEnd w:id="27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8" w:name="_ENREF_28"/>
      <w:r w:rsidRPr="00285506">
        <w:rPr>
          <w:rFonts w:ascii="Calibri" w:hAnsi="Calibri" w:cs="Times New Roman"/>
          <w:noProof/>
          <w:szCs w:val="24"/>
        </w:rPr>
        <w:t xml:space="preserve">VERKOOIJEN, H. M., KOOT, V., FIORETTA, G., VAN DER HEIDEN, M., SCHIPPER, M., RAPITI, E., PEETERS, P., PETERSE, J. &amp; BOUCHARDY, C. 2008. Hormone replacement therapy, mammography screening and changing age-specific incidence rates of breast cancer: an ecological study comparing two European populations. </w:t>
      </w:r>
      <w:r w:rsidRPr="00285506">
        <w:rPr>
          <w:rFonts w:ascii="Calibri" w:hAnsi="Calibri" w:cs="Times New Roman"/>
          <w:i/>
          <w:noProof/>
          <w:szCs w:val="24"/>
        </w:rPr>
        <w:t>Breast cancer research and treatment,</w:t>
      </w:r>
      <w:r w:rsidRPr="00285506">
        <w:rPr>
          <w:rFonts w:ascii="Calibri" w:hAnsi="Calibri" w:cs="Times New Roman"/>
          <w:noProof/>
          <w:szCs w:val="24"/>
        </w:rPr>
        <w:t xml:space="preserve"> 107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389-395.</w:t>
      </w:r>
      <w:bookmarkEnd w:id="28"/>
    </w:p>
    <w:p w:rsidR="00285506" w:rsidRPr="00285506" w:rsidRDefault="00285506" w:rsidP="00285506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9" w:name="_ENREF_29"/>
      <w:r w:rsidRPr="00285506">
        <w:rPr>
          <w:rFonts w:ascii="Calibri" w:hAnsi="Calibri" w:cs="Times New Roman"/>
          <w:noProof/>
          <w:szCs w:val="24"/>
        </w:rPr>
        <w:t xml:space="preserve">VON EULER-CHELPIN, M. 2011. Breast cancer incidence and use of hormone therapy in Denmark 1978–2007. </w:t>
      </w:r>
      <w:r w:rsidRPr="00285506">
        <w:rPr>
          <w:rFonts w:ascii="Calibri" w:hAnsi="Calibri" w:cs="Times New Roman"/>
          <w:i/>
          <w:noProof/>
          <w:szCs w:val="24"/>
        </w:rPr>
        <w:t>Cancer Causes &amp; Control,</w:t>
      </w:r>
      <w:r w:rsidRPr="00285506">
        <w:rPr>
          <w:rFonts w:ascii="Calibri" w:hAnsi="Calibri" w:cs="Times New Roman"/>
          <w:noProof/>
          <w:szCs w:val="24"/>
        </w:rPr>
        <w:t xml:space="preserve"> 22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181-187.</w:t>
      </w:r>
      <w:bookmarkEnd w:id="29"/>
    </w:p>
    <w:p w:rsidR="00285506" w:rsidRPr="00285506" w:rsidRDefault="00285506" w:rsidP="00285506">
      <w:pPr>
        <w:spacing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30" w:name="_ENREF_30"/>
      <w:r w:rsidRPr="00285506">
        <w:rPr>
          <w:rFonts w:ascii="Calibri" w:hAnsi="Calibri" w:cs="Times New Roman"/>
          <w:noProof/>
          <w:szCs w:val="24"/>
        </w:rPr>
        <w:t xml:space="preserve">ZBUK, K. &amp; ANAND, S. S. 2012. Declining incidence of breast cancer after decreased use of hormone-replacement therapy: magnitude and time lags in different countries. </w:t>
      </w:r>
      <w:r w:rsidRPr="00285506">
        <w:rPr>
          <w:rFonts w:ascii="Calibri" w:hAnsi="Calibri" w:cs="Times New Roman"/>
          <w:i/>
          <w:noProof/>
          <w:szCs w:val="24"/>
        </w:rPr>
        <w:t>Journal of epidemiology and community health,</w:t>
      </w:r>
      <w:r w:rsidRPr="00285506">
        <w:rPr>
          <w:rFonts w:ascii="Calibri" w:hAnsi="Calibri" w:cs="Times New Roman"/>
          <w:noProof/>
          <w:szCs w:val="24"/>
        </w:rPr>
        <w:t xml:space="preserve"> 66</w:t>
      </w:r>
      <w:r w:rsidRPr="00285506">
        <w:rPr>
          <w:rFonts w:ascii="Calibri" w:hAnsi="Calibri" w:cs="Times New Roman"/>
          <w:b/>
          <w:noProof/>
          <w:szCs w:val="24"/>
        </w:rPr>
        <w:t>,</w:t>
      </w:r>
      <w:r w:rsidRPr="00285506">
        <w:rPr>
          <w:rFonts w:ascii="Calibri" w:hAnsi="Calibri" w:cs="Times New Roman"/>
          <w:noProof/>
          <w:szCs w:val="24"/>
        </w:rPr>
        <w:t xml:space="preserve"> 1-7.</w:t>
      </w:r>
      <w:bookmarkEnd w:id="30"/>
    </w:p>
    <w:p w:rsidR="00285506" w:rsidRDefault="00285506" w:rsidP="00285506">
      <w:pPr>
        <w:spacing w:line="240" w:lineRule="auto"/>
        <w:rPr>
          <w:rFonts w:ascii="Calibri" w:hAnsi="Calibri" w:cs="Times New Roman"/>
          <w:noProof/>
          <w:szCs w:val="24"/>
        </w:rPr>
      </w:pPr>
    </w:p>
    <w:p w:rsidR="00527F87" w:rsidRPr="00527F87" w:rsidRDefault="00527F8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27F87" w:rsidRPr="00527F8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5E401A9"/>
    <w:multiLevelType w:val="hybridMultilevel"/>
    <w:tmpl w:val="BC7EAA32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f29rp2zp2wxrmezwf65afp10azdtt9rd0da&quot;&gt;EndNote Library&lt;record-ids&gt;&lt;item&gt;1003&lt;/item&gt;&lt;item&gt;1005&lt;/item&gt;&lt;item&gt;1007&lt;/item&gt;&lt;item&gt;1008&lt;/item&gt;&lt;item&gt;1011&lt;/item&gt;&lt;item&gt;1012&lt;/item&gt;&lt;item&gt;1018&lt;/item&gt;&lt;item&gt;1020&lt;/item&gt;&lt;item&gt;1021&lt;/item&gt;&lt;item&gt;1024&lt;/item&gt;&lt;item&gt;1025&lt;/item&gt;&lt;item&gt;1026&lt;/item&gt;&lt;item&gt;1027&lt;/item&gt;&lt;item&gt;1028&lt;/item&gt;&lt;item&gt;1029&lt;/item&gt;&lt;item&gt;1031&lt;/item&gt;&lt;item&gt;1032&lt;/item&gt;&lt;item&gt;1033&lt;/item&gt;&lt;item&gt;1034&lt;/item&gt;&lt;item&gt;1038&lt;/item&gt;&lt;item&gt;1039&lt;/item&gt;&lt;item&gt;1041&lt;/item&gt;&lt;item&gt;1042&lt;/item&gt;&lt;item&gt;1043&lt;/item&gt;&lt;item&gt;1046&lt;/item&gt;&lt;item&gt;1048&lt;/item&gt;&lt;item&gt;1049&lt;/item&gt;&lt;item&gt;1050&lt;/item&gt;&lt;item&gt;1051&lt;/item&gt;&lt;item&gt;1052&lt;/item&gt;&lt;/record-ids&gt;&lt;/item&gt;&lt;/Libraries&gt;"/>
  </w:docVars>
  <w:rsids>
    <w:rsidRoot w:val="00527F87"/>
    <w:rsid w:val="00006B60"/>
    <w:rsid w:val="0007081D"/>
    <w:rsid w:val="00090E8A"/>
    <w:rsid w:val="00092258"/>
    <w:rsid w:val="000C1796"/>
    <w:rsid w:val="00116B01"/>
    <w:rsid w:val="00121B62"/>
    <w:rsid w:val="001746C9"/>
    <w:rsid w:val="001B01AE"/>
    <w:rsid w:val="00220C3B"/>
    <w:rsid w:val="00285506"/>
    <w:rsid w:val="002A3DD5"/>
    <w:rsid w:val="00305BF7"/>
    <w:rsid w:val="00327C3E"/>
    <w:rsid w:val="003619BE"/>
    <w:rsid w:val="00474E09"/>
    <w:rsid w:val="004D6EE2"/>
    <w:rsid w:val="004D6FBF"/>
    <w:rsid w:val="00527F87"/>
    <w:rsid w:val="00597E5D"/>
    <w:rsid w:val="007451C6"/>
    <w:rsid w:val="00754D7C"/>
    <w:rsid w:val="007973B3"/>
    <w:rsid w:val="007B0E22"/>
    <w:rsid w:val="00804C18"/>
    <w:rsid w:val="008E7E16"/>
    <w:rsid w:val="008F088A"/>
    <w:rsid w:val="009A3CDD"/>
    <w:rsid w:val="00A401C4"/>
    <w:rsid w:val="00A70CE7"/>
    <w:rsid w:val="00AA335D"/>
    <w:rsid w:val="00AD04C9"/>
    <w:rsid w:val="00B01479"/>
    <w:rsid w:val="00B325DB"/>
    <w:rsid w:val="00B46752"/>
    <w:rsid w:val="00BB681E"/>
    <w:rsid w:val="00D43D16"/>
    <w:rsid w:val="00D95B93"/>
    <w:rsid w:val="00E36FDE"/>
    <w:rsid w:val="00ED793C"/>
    <w:rsid w:val="00F17A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NZ" w:eastAsia="en-NZ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27F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27F87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A335D"/>
    <w:pPr>
      <w:ind w:left="720"/>
      <w:contextualSpacing/>
    </w:pPr>
  </w:style>
  <w:style w:type="character" w:customStyle="1" w:styleId="protein3">
    <w:name w:val="protein3"/>
    <w:basedOn w:val="DefaultParagraphFont"/>
    <w:rsid w:val="00E36FD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NZ" w:eastAsia="en-NZ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27F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27F87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A335D"/>
    <w:pPr>
      <w:ind w:left="720"/>
      <w:contextualSpacing/>
    </w:pPr>
  </w:style>
  <w:style w:type="character" w:customStyle="1" w:styleId="protein3">
    <w:name w:val="protein3"/>
    <w:basedOn w:val="DefaultParagraphFont"/>
    <w:rsid w:val="00E36F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2</TotalTime>
  <Pages>4</Pages>
  <Words>3344</Words>
  <Characters>19061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nterbury</Company>
  <LinksUpToDate>false</LinksUpToDate>
  <CharactersWithSpaces>223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 Richardson</dc:creator>
  <cp:lastModifiedBy>Ann Richardson</cp:lastModifiedBy>
  <cp:revision>13</cp:revision>
  <dcterms:created xsi:type="dcterms:W3CDTF">2014-08-25T20:15:00Z</dcterms:created>
  <dcterms:modified xsi:type="dcterms:W3CDTF">2014-08-26T23:50:00Z</dcterms:modified>
</cp:coreProperties>
</file>